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435E3E" w14:textId="377EC545" w:rsidR="000252D1" w:rsidRPr="00075C3A" w:rsidRDefault="00D32D88" w:rsidP="008852F1">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High-latitude s</w:t>
      </w:r>
      <w:r w:rsidR="000252D1" w:rsidRPr="00075C3A">
        <w:rPr>
          <w:rFonts w:ascii="Times New Roman" w:hAnsi="Times New Roman" w:cs="Times New Roman"/>
          <w:sz w:val="28"/>
          <w:szCs w:val="28"/>
          <w:lang w:val="en-US"/>
        </w:rPr>
        <w:t xml:space="preserve">easonal dynamics in fish diversity </w:t>
      </w:r>
      <w:r w:rsidR="00C45E7C">
        <w:rPr>
          <w:rFonts w:ascii="Times New Roman" w:hAnsi="Times New Roman" w:cs="Times New Roman"/>
          <w:sz w:val="28"/>
          <w:szCs w:val="28"/>
          <w:lang w:val="en-US"/>
        </w:rPr>
        <w:t xml:space="preserve">as </w:t>
      </w:r>
      <w:r w:rsidR="00075C3A" w:rsidRPr="00075C3A">
        <w:rPr>
          <w:rFonts w:ascii="Times New Roman" w:hAnsi="Times New Roman" w:cs="Times New Roman"/>
          <w:sz w:val="28"/>
          <w:szCs w:val="28"/>
          <w:lang w:val="en-US"/>
        </w:rPr>
        <w:t>evident</w:t>
      </w:r>
      <w:r w:rsidR="000252D1" w:rsidRPr="00075C3A">
        <w:rPr>
          <w:rFonts w:ascii="Times New Roman" w:hAnsi="Times New Roman" w:cs="Times New Roman"/>
          <w:sz w:val="28"/>
          <w:szCs w:val="28"/>
          <w:lang w:val="en-US"/>
        </w:rPr>
        <w:t xml:space="preserve"> by </w:t>
      </w:r>
      <w:r w:rsidR="00075C3A" w:rsidRPr="00075C3A">
        <w:rPr>
          <w:rFonts w:ascii="Times New Roman" w:hAnsi="Times New Roman" w:cs="Times New Roman"/>
          <w:sz w:val="28"/>
          <w:szCs w:val="28"/>
          <w:lang w:val="en-US"/>
        </w:rPr>
        <w:t xml:space="preserve">eDNA </w:t>
      </w:r>
      <w:r w:rsidR="000252D1" w:rsidRPr="00075C3A">
        <w:rPr>
          <w:rFonts w:ascii="Times New Roman" w:hAnsi="Times New Roman" w:cs="Times New Roman"/>
          <w:sz w:val="28"/>
          <w:szCs w:val="28"/>
          <w:lang w:val="en-US"/>
        </w:rPr>
        <w:t>metabarcoding.</w:t>
      </w:r>
    </w:p>
    <w:p w14:paraId="45E60FE1" w14:textId="2C857233" w:rsidR="006F2BA9" w:rsidRPr="00075C3A" w:rsidRDefault="006F2BA9" w:rsidP="008852F1">
      <w:pPr>
        <w:spacing w:line="360" w:lineRule="auto"/>
        <w:rPr>
          <w:rFonts w:ascii="Times New Roman" w:hAnsi="Times New Roman" w:cs="Times New Roman"/>
          <w:lang w:val="en-US"/>
        </w:rPr>
      </w:pPr>
      <w:r w:rsidRPr="00075C3A">
        <w:rPr>
          <w:rFonts w:ascii="Times New Roman" w:hAnsi="Times New Roman" w:cs="Times New Roman"/>
          <w:lang w:val="en-US"/>
        </w:rPr>
        <w:t>Seasonal variations</w:t>
      </w:r>
      <w:r w:rsidR="00912209">
        <w:rPr>
          <w:rFonts w:ascii="Times New Roman" w:hAnsi="Times New Roman" w:cs="Times New Roman"/>
          <w:lang w:val="en-US"/>
        </w:rPr>
        <w:t xml:space="preserve">, that is changes in </w:t>
      </w:r>
      <w:r w:rsidR="00912209" w:rsidRPr="00075C3A">
        <w:rPr>
          <w:rFonts w:ascii="Times New Roman" w:hAnsi="Times New Roman" w:cs="Times New Roman"/>
          <w:lang w:val="en-US"/>
        </w:rPr>
        <w:t>light, temperature, currents etc., play</w:t>
      </w:r>
      <w:r w:rsidRPr="00075C3A">
        <w:rPr>
          <w:rFonts w:ascii="Times New Roman" w:hAnsi="Times New Roman" w:cs="Times New Roman"/>
          <w:lang w:val="en-US"/>
        </w:rPr>
        <w:t xml:space="preserve"> a crucial role in shaping marine ecosystems, influencing everything </w:t>
      </w:r>
      <w:r w:rsidR="005A42B3" w:rsidRPr="00075C3A">
        <w:rPr>
          <w:rFonts w:ascii="Times New Roman" w:hAnsi="Times New Roman" w:cs="Times New Roman"/>
          <w:lang w:val="en-US"/>
        </w:rPr>
        <w:t xml:space="preserve">from the distribution of species to nutrient and carbon cycling. </w:t>
      </w:r>
      <w:r w:rsidR="00912209" w:rsidRPr="00075C3A">
        <w:rPr>
          <w:rFonts w:ascii="Times New Roman" w:hAnsi="Times New Roman" w:cs="Times New Roman"/>
          <w:lang w:val="en-US"/>
        </w:rPr>
        <w:t xml:space="preserve">This is especially pronounced in high-latitude systems where differences between seasons are stronger with a short and intense productive season. </w:t>
      </w:r>
      <w:r w:rsidR="00C45E7C">
        <w:rPr>
          <w:rFonts w:ascii="Times New Roman" w:hAnsi="Times New Roman" w:cs="Times New Roman"/>
          <w:lang w:val="en-US"/>
        </w:rPr>
        <w:t>As of this, s</w:t>
      </w:r>
      <w:r w:rsidR="00912209" w:rsidRPr="00075C3A">
        <w:rPr>
          <w:rFonts w:ascii="Times New Roman" w:hAnsi="Times New Roman" w:cs="Times New Roman"/>
          <w:lang w:val="en-US"/>
        </w:rPr>
        <w:t>ub-</w:t>
      </w:r>
      <w:r w:rsidR="00C45E7C">
        <w:rPr>
          <w:rFonts w:ascii="Times New Roman" w:hAnsi="Times New Roman" w:cs="Times New Roman"/>
          <w:lang w:val="en-US"/>
        </w:rPr>
        <w:t>a</w:t>
      </w:r>
      <w:r w:rsidR="00912209" w:rsidRPr="00075C3A">
        <w:rPr>
          <w:rFonts w:ascii="Times New Roman" w:hAnsi="Times New Roman" w:cs="Times New Roman"/>
          <w:lang w:val="en-US"/>
        </w:rPr>
        <w:t xml:space="preserve">rctic fjords are characterized by strong seasonal shifts in environmental variables such as temperature, salinity, and light regime. This in turn affects the annual cycle of the primary production, a key stone in ecosystems </w:t>
      </w:r>
      <w:r w:rsidR="00912209" w:rsidRPr="00075C3A">
        <w:rPr>
          <w:rFonts w:ascii="Times New Roman" w:hAnsi="Times New Roman" w:cs="Times New Roman"/>
          <w:lang w:val="en-US"/>
        </w:rPr>
        <w:fldChar w:fldCharType="begin">
          <w:fldData xml:space="preserve">PEVuZE5vdGU+PENpdGU+PEF1dGhvcj5NaWNoZWxzZW48L0F1dGhvcj48WWVhcj4yMDE3PC9ZZWFy
PjxSZWNOdW0+MTY3NTwvUmVjTnVtPjxEaXNwbGF5VGV4dD4oTWljaGVsc2VuPHN0eWxlIGZhY2U9
Iml0YWxpYyI+IGV0IGFsLjwvc3R5bGU+LCAyMDE3OyBWaXNzZXI8c3R5bGUgZmFjZT0iaXRhbGlj
Ij4gZXQgYWwuPC9zdHlsZT4sIDIwMjApPC9EaXNwbGF5VGV4dD48cmVjb3JkPjxyZWMtbnVtYmVy
PjE2NzU8L3JlYy1udW1iZXI+PGZvcmVpZ24ta2V5cz48a2V5IGFwcD0iRU4iIGRiLWlkPSJ6ejB6
cHRkd3QyZXNmNmUwejA1cGV0YXZkYTJ2MjV3ZndzeDkiIHRpbWVzdGFtcD0iMTcxMjgzMDc5MiI+
MTY3NTwva2V5PjwvZm9yZWlnbi1rZXlzPjxyZWYtdHlwZSBuYW1lPSJKb3VybmFsIEFydGljbGUi
PjE3PC9yZWYtdHlwZT48Y29udHJpYnV0b3JzPjxhdXRob3JzPjxhdXRob3I+TWljaGVsc2VuLCBI
LiBLLjwvYXV0aG9yPjxhdXRob3I+U3ZlbnNlbiwgQy48L2F1dGhvcj48YXV0aG9yPlJlaWdzdGFk
LCBNLjwvYXV0aG9yPjxhdXRob3I+Tmlsc3NlbiwgRS4gTS48L2F1dGhvcj48YXV0aG9yPlBlZGVy
c2VuLCBULjwvYXV0aG9yPjwvYXV0aG9ycz48L2NvbnRyaWJ1dG9ycz48YXV0aC1hZGRyZXNzPlVp
VCBBcmN0aWMgVW5pdiBOb3J3YXksIERlcHQgQXJjdGljICZhbXA7IE1hcmluZSBCaW9sLCBUcm9t
c28sIE5vcndheTwvYXV0aC1hZGRyZXNzPjx0aXRsZXM+PHRpdGxlPlNlYXNvbmFsIGR5bmFtaWNz
IG9mIG1lcm9wbGFua3RvbiBpbiBhIGhpZ2gtbGF0aXR1ZGUgZmpvcmQ8L3RpdGxlPjxzZWNvbmRh
cnktdGl0bGU+Sm91cm5hbCBvZiBNYXJpbmUgU3lzdGVtczwvc2Vjb25kYXJ5LXRpdGxlPjxhbHQt
dGl0bGU+SiBNYXJpbmUgU3lzdDwvYWx0LXRpdGxlPjwvdGl0bGVzPjxwZXJpb2RpY2FsPjxmdWxs
LXRpdGxlPkpvdXJuYWwgb2YgTWFyaW5lIFN5c3RlbXM8L2Z1bGwtdGl0bGU+PGFiYnItMT5KIE1h
cmluZSBTeXN0PC9hYmJyLTE+PC9wZXJpb2RpY2FsPjxhbHQtcGVyaW9kaWNhbD48ZnVsbC10aXRs
ZT5Kb3VybmFsIG9mIE1hcmluZSBTeXN0ZW1zPC9mdWxsLXRpdGxlPjxhYmJyLTE+SiBNYXJpbmUg
U3lzdDwvYWJici0xPjwvYWx0LXBlcmlvZGljYWw+PHBhZ2VzPjE3LTMwPC9wYWdlcz48dm9sdW1l
PjE2ODwvdm9sdW1lPjxrZXl3b3Jkcz48a2V5d29yZD5iZW50aGljIGludmVydGVicmF0ZSBsYXJ2
YWU8L2tleXdvcmQ+PGtleXdvcmQ+cmVjcnVpdG1lbnQ8L2tleXdvcmQ+PGtleXdvcmQ+dGVtcG9y
YWwgY2hhbmdlPC9rZXl3b3JkPjxrZXl3b3JkPnpvb3BsYW5sY3Rvbjwva2V5d29yZD48a2V5d29y
ZD5wb3JzYW5nZXJmam9yZDwva2V5d29yZD48a2V5d29yZD5ub3J3YXk8L2tleXdvcmQ+PGtleXdv
cmQ+Y2FsYW51cy1maW5tYXJjaGljdXMgZ3VubmVydXM8L2tleXdvcmQ+PGtleXdvcmQ+cmVkIGtp
bmcgY3JhYjwva2V5d29yZD48a2V5d29yZD5ub3J0aGVybiBub3J3YXk8L2tleXdvcmQ+PGtleXdv
cmQ+em9vcGxhbmt0b24gY29tbXVuaXR5PC9rZXl3b3JkPjxrZXl3b3JkPmVjb2xvZ2ljYWwgaW52
ZXN0aWdhdGlvbnM8L2tleXdvcmQ+PGtleXdvcmQ+Ym90dG9tIGludmVydGVicmF0ZXM8L2tleXdv
cmQ+PGtleXdvcmQ+cGVsYWdpYyBsYXJ2YWU8L2tleXdvcmQ+PGtleXdvcmQ+YmFyZW50cyBzZWE8
L2tleXdvcmQ+PGtleXdvcmQ+YmVudGhpYyBpbnZlcnRlYnJhdGVzPC9rZXl3b3JkPjxrZXl3b3Jk
Pm1hcmluZS1pbnZlcnRlYnJhdGVzPC9rZXl3b3JkPjwva2V5d29yZHM+PGRhdGVzPjx5ZWFyPjIw
MTc8L3llYXI+PHB1Yi1kYXRlcz48ZGF0ZT5BcHI8L2RhdGU+PC9wdWItZGF0ZXM+PC9kYXRlcz48
aXNibj4wOTI0LTc5NjM8L2lzYm4+PGFjY2Vzc2lvbi1udW0+V09TOjAwMDM5NTg0NTMwMDAwMjwv
YWNjZXNzaW9uLW51bT48dXJscz48cmVsYXRlZC11cmxzPjx1cmw+Jmx0O0dvIHRvIElTSSZndDs6
Ly9XT1M6MDAwMzk1ODQ1MzAwMDAyPC91cmw+PC9yZWxhdGVkLXVybHM+PC91cmxzPjxlbGVjdHJv
bmljLXJlc291cmNlLW51bT4xMC4xMDE2L2ouam1hcnN5cy4yMDE2LjEyLjAwMTwvZWxlY3Ryb25p
Yy1yZXNvdXJjZS1udW0+PGxhbmd1YWdlPkVuZ2xpc2g8L2xhbmd1YWdlPjwvcmVjb3JkPjwvQ2l0
ZT48Q2l0ZT48QXV0aG9yPlZpc3NlcjwvQXV0aG9yPjxZZWFyPjIwMjA8L1llYXI+PFJlY051bT4x
Njc2PC9SZWNOdW0+PHJlY29yZD48cmVjLW51bWJlcj4xNjc2PC9yZWMtbnVtYmVyPjxmb3JlaWdu
LWtleXM+PGtleSBhcHA9IkVOIiBkYi1pZD0ienowenB0ZHd0MmVzZjZlMHowNXBldGF2ZGEydjI1
d2Z3c3g5IiB0aW1lc3RhbXA9IjE3MTI4MzMwNDMiPjE2NzY8L2tleT48L2ZvcmVpZ24ta2V5cz48
cmVmLXR5cGUgbmFtZT0iSm91cm5hbCBBcnRpY2xlIj4xNzwvcmVmLXR5cGU+PGNvbnRyaWJ1dG9y
cz48YXV0aG9ycz48YXV0aG9yPlZpc3NlciwgQS4gVy48L2F1dGhvcj48YXV0aG9yPkJydW4sIFAu
PC9hdXRob3I+PGF1dGhvcj5DaGFrcmFib3J0eSwgUy48L2F1dGhvcj48YXV0aG9yPkRlbmNrZXIs
IFQuIFMuPC9hdXRob3I+PGF1dGhvcj52YW4gRGVuZGVyZW4sIFAuIEQuPC9hdXRob3I+PGF1dGhv
cj52YW4gR2VtZXJ0LCBSLjwvYXV0aG9yPjxhdXRob3I+R3LDqXZlLCBILiBWLjwvYXV0aG9yPjxh
dXRob3I+SGVpbG1hbm4sIEkuPC9hdXRob3I+PGF1dGhvcj5Ib2xtLCBNLiBXLjwvYXV0aG9yPjxh
dXRob3I+SsOzbmFzZMOzdHRpciwgUy4gSC48L2F1dGhvcj48YXV0aG9yPktlbml0eiwgSy4gTS48
L2F1dGhvcj48YXV0aG9yPktpb3Jib2UsIFQuPC9hdXRob3I+PGF1dGhvcj5MaW5kZWdyZW4sIE0u
PC9hdXRob3I+PGF1dGhvcj5NYXJpYW5pLCBQLjwvYXV0aG9yPjxhdXRob3I+TmllbHNlbiwgTC4g
VC48L2F1dGhvcj48YXV0aG9yPlBhbmNpYywgTS48L2F1dGhvcj48YXV0aG9yPlBheW5lLCBNLjwv
YXV0aG9yPjxhdXRob3I+UMOpY3VjaGV0LCBMLjwvYXV0aG9yPjxhdXRob3I+U2NobmVkbGVyLU1l
eWVyLCBOLiBBLjwvYXV0aG9yPjxhdXRob3I+VGh5Z2VzZW4sIFUuIEguPC9hdXRob3I+PGF1dGhv
cj5Uw7ZybnJvb3MsIEEuPC9hdXRob3I+PGF1dGhvcj5BbmRlcnNlbiwgSy4gSC48L2F1dGhvcj48
L2F1dGhvcnM+PC9jb250cmlidXRvcnM+PGF1dGgtYWRkcmVzcz5UZWNoIFVuaXYgRGVubWFyaywg
VktSIEN0ciBPY2VhbiBMaWZlLCBOYXRsIEluc3QgQXF1YXQgUmVzb3VyY2VzLCBESy0yODAwIEx5
bmdieSwgRGVubWFyayYjeEQ7U3dpc3MgRmVkIFJlcyBJbnN0IFdTTCwgQ0gtODkwMyBCaXJtZW5z
ZG9yZiwgU3dpdHplcmxhbmQmI3hEO1Jvc2tpbGRlIFVuaXYsIERlcHQgU2NpICZhbXA7IEVudmly
b25tLCBVbml2IFZlaiAxLCBESy00MDAwIFJvc2tpbGRlLCBEZW5tYXJrJiN4RDtUZWNoIFVuaXYg
RGVubWFyaywgVktSIEN0ciBPY2VhbiBMaWZlLCBDb21wdXRlLCBESy0yODAwIEx5bmdieSwgRGVu
bWFyayYjeEQ7U2NyaXBwcyBJbnN0IE9jZWFub2csIExhIEpvbGxhLCBDQSA5MjA5MyBVU0EmI3hE
O1VpVCBBcmN0aWMgVW5pdiBOb3J3YXksIE5vcndlZ2lhbiBDb2xsIEZpc2hlcnkgU2NpLCBOLTkw
MzcgVHJvbXNvLCBOb3J3YXkmI3hEO0FibyBBa2FkIFVuaXYsIFR1b21pb2tpcmtvbnRvcmkgMywg
VHVya3UgMjA1MDAsIEZpbmxhbmQmI3hEO0Fhcmh1cyBVbml2LCBEZXB0IEJpb3NjaSBMYWtlIEVj
b2wsIFZlamxzb3ZlaiAyNSwgREstODYwMCBTaWxrZWJvcmcsIERlbm1hcmsmI3hEO0xlaWJuaXog
SW5zdCBGcmVzaHdhdGVyIEVjb2wgJmFtcDsgSW5sYW5kIEZpc2hlcmllcywgRGVwdCBCaW9sICZh
bXA7IEVjb2wgRmlzaGVzLCBNdWdnZWxzZWVkYW1tIDMxMCwgRC0xMjU4NyBCZXJsaW4sIEdlcm1h
bnk8L2F1dGgtYWRkcmVzcz48dGl0bGVzPjx0aXRsZT5TZWFzb25hbCBzdHJhdGVnaWVzIGluIHRo
ZSB3b3JsZCZhcG9zO3Mgb2NlYW5zPC90aXRsZT48c2Vjb25kYXJ5LXRpdGxlPlByb2dyZXNzIGlu
IE9jZWFub2dyYXBoeTwvc2Vjb25kYXJ5LXRpdGxlPjxhbHQtdGl0bGU+UHJvZyBPY2Vhbm9ncjwv
YWx0LXRpdGxlPjwvdGl0bGVzPjxwZXJpb2RpY2FsPjxmdWxsLXRpdGxlPlByb2dyZXNzIGluIE9j
ZWFub2dyYXBoeTwvZnVsbC10aXRsZT48YWJici0xPlByb2cgT2NlYW5vZ3I8L2FiYnItMT48L3Bl
cmlvZGljYWw+PGFsdC1wZXJpb2RpY2FsPjxmdWxsLXRpdGxlPlByb2dyZXNzIGluIE9jZWFub2dy
YXBoeTwvZnVsbC10aXRsZT48YWJici0xPlByb2cgT2NlYW5vZ3I8L2FiYnItMT48L2FsdC1wZXJp
b2RpY2FsPjx2b2x1bWU+MTg5PC92b2x1bWU+PGtleXdvcmRzPjxrZXl3b3JkPnByb3Rvem9hPC9r
ZXl3b3JkPjxrZXl3b3JkPmNvcGVwb2RzPC9rZXl3b3JkPjxrZXl3b3JkPmZpc2g8L2tleXdvcmQ+
PGtleXdvcmQ+b3B0aW1hbCBiZWhhdmlvdXI8L2tleXdvcmQ+PGtleXdvcmQ+bGlmZS1oaXN0b3J5
PC9rZXl3b3JkPjxrZXl3b3JkPmNhbGFudXMtZmlubWFyY2hpY3VzPC9rZXl3b3JkPjxrZXl3b3Jk
PmxpcGlkIHN0b3JhZ2U8L2tleXdvcmQ+PGtleXdvcmQ+d2F4IGVzdGVyczwva2V5d29yZD48a2V5
d29yZD5ub3J0aC1zZWE8L2tleXdvcmQ+PGtleXdvcmQ+ZXZvbHV0aW9uYXJ5IGR5bmFtaWNzPC9r
ZXl3b3JkPjxrZXl3b3JkPmFubnVhbCByb3V0aW5lczwva2V5d29yZD48a2V5d29yZD5ibHVlZmlu
IHR1bmE8L2tleXdvcmQ+PGtleXdvcmQ+dGhlcm1hbCB0aW1lPC9rZXl3b3JkPjxrZXl3b3JkPmZh
dHR5LWFjaWRzPC9rZXl3b3JkPjwva2V5d29yZHM+PGRhdGVzPjx5ZWFyPjIwMjA8L3llYXI+PHB1
Yi1kYXRlcz48ZGF0ZT5Ob3YtRGVjPC9kYXRlPjwvcHViLWRhdGVzPjwvZGF0ZXM+PGlzYm4+MDA3
OS02NjExPC9pc2JuPjxhY2Nlc3Npb24tbnVtPldPUzowMDA1OTYxOTczMDAwMDE8L2FjY2Vzc2lv
bi1udW0+PHVybHM+PHJlbGF0ZWQtdXJscz48dXJsPiZsdDtHbyB0byBJU0kmZ3Q7Oi8vV09TOjAw
MDU5NjE5NzMwMDAwMTwvdXJsPjwvcmVsYXRlZC11cmxzPjwvdXJscz48ZWxlY3Ryb25pYy1yZXNv
dXJjZS1udW0+QVJUTiAxMDI0NjYmI3hEOzEwLjEwMTYvai5wb2NlYW4uMjAyMC4xMDI0NjY8L2Vs
ZWN0cm9uaWMtcmVzb3VyY2UtbnVtPjxsYW5ndWFnZT5FbmdsaXNoPC9sYW5ndWFnZT48L3JlY29y
ZD48L0NpdGU+PC9FbmROb3RlPn==
</w:fldData>
        </w:fldChar>
      </w:r>
      <w:r w:rsidR="00912209" w:rsidRPr="00DF1288">
        <w:rPr>
          <w:rFonts w:ascii="Times New Roman" w:hAnsi="Times New Roman" w:cs="Times New Roman"/>
          <w:lang w:val="en-US"/>
        </w:rPr>
        <w:instrText xml:space="preserve"> ADDIN EN.CITE </w:instrText>
      </w:r>
      <w:r w:rsidR="00912209" w:rsidRPr="00DF1288">
        <w:rPr>
          <w:rFonts w:ascii="Times New Roman" w:hAnsi="Times New Roman" w:cs="Times New Roman"/>
          <w:lang w:val="en-US"/>
        </w:rPr>
        <w:fldChar w:fldCharType="begin">
          <w:fldData xml:space="preserve">PEVuZE5vdGU+PENpdGU+PEF1dGhvcj5NaWNoZWxzZW48L0F1dGhvcj48WWVhcj4yMDE3PC9ZZWFy
PjxSZWNOdW0+MTY3NTwvUmVjTnVtPjxEaXNwbGF5VGV4dD4oTWljaGVsc2VuPHN0eWxlIGZhY2U9
Iml0YWxpYyI+IGV0IGFsLjwvc3R5bGU+LCAyMDE3OyBWaXNzZXI8c3R5bGUgZmFjZT0iaXRhbGlj
Ij4gZXQgYWwuPC9zdHlsZT4sIDIwMjApPC9EaXNwbGF5VGV4dD48cmVjb3JkPjxyZWMtbnVtYmVy
PjE2NzU8L3JlYy1udW1iZXI+PGZvcmVpZ24ta2V5cz48a2V5IGFwcD0iRU4iIGRiLWlkPSJ6ejB6
cHRkd3QyZXNmNmUwejA1cGV0YXZkYTJ2MjV3ZndzeDkiIHRpbWVzdGFtcD0iMTcxMjgzMDc5MiI+
MTY3NTwva2V5PjwvZm9yZWlnbi1rZXlzPjxyZWYtdHlwZSBuYW1lPSJKb3VybmFsIEFydGljbGUi
PjE3PC9yZWYtdHlwZT48Y29udHJpYnV0b3JzPjxhdXRob3JzPjxhdXRob3I+TWljaGVsc2VuLCBI
LiBLLjwvYXV0aG9yPjxhdXRob3I+U3ZlbnNlbiwgQy48L2F1dGhvcj48YXV0aG9yPlJlaWdzdGFk
LCBNLjwvYXV0aG9yPjxhdXRob3I+Tmlsc3NlbiwgRS4gTS48L2F1dGhvcj48YXV0aG9yPlBlZGVy
c2VuLCBULjwvYXV0aG9yPjwvYXV0aG9ycz48L2NvbnRyaWJ1dG9ycz48YXV0aC1hZGRyZXNzPlVp
VCBBcmN0aWMgVW5pdiBOb3J3YXksIERlcHQgQXJjdGljICZhbXA7IE1hcmluZSBCaW9sLCBUcm9t
c28sIE5vcndheTwvYXV0aC1hZGRyZXNzPjx0aXRsZXM+PHRpdGxlPlNlYXNvbmFsIGR5bmFtaWNz
IG9mIG1lcm9wbGFua3RvbiBpbiBhIGhpZ2gtbGF0aXR1ZGUgZmpvcmQ8L3RpdGxlPjxzZWNvbmRh
cnktdGl0bGU+Sm91cm5hbCBvZiBNYXJpbmUgU3lzdGVtczwvc2Vjb25kYXJ5LXRpdGxlPjxhbHQt
dGl0bGU+SiBNYXJpbmUgU3lzdDwvYWx0LXRpdGxlPjwvdGl0bGVzPjxwZXJpb2RpY2FsPjxmdWxs
LXRpdGxlPkpvdXJuYWwgb2YgTWFyaW5lIFN5c3RlbXM8L2Z1bGwtdGl0bGU+PGFiYnItMT5KIE1h
cmluZSBTeXN0PC9hYmJyLTE+PC9wZXJpb2RpY2FsPjxhbHQtcGVyaW9kaWNhbD48ZnVsbC10aXRs
ZT5Kb3VybmFsIG9mIE1hcmluZSBTeXN0ZW1zPC9mdWxsLXRpdGxlPjxhYmJyLTE+SiBNYXJpbmUg
U3lzdDwvYWJici0xPjwvYWx0LXBlcmlvZGljYWw+PHBhZ2VzPjE3LTMwPC9wYWdlcz48dm9sdW1l
PjE2ODwvdm9sdW1lPjxrZXl3b3Jkcz48a2V5d29yZD5iZW50aGljIGludmVydGVicmF0ZSBsYXJ2
YWU8L2tleXdvcmQ+PGtleXdvcmQ+cmVjcnVpdG1lbnQ8L2tleXdvcmQ+PGtleXdvcmQ+dGVtcG9y
YWwgY2hhbmdlPC9rZXl3b3JkPjxrZXl3b3JkPnpvb3BsYW5sY3Rvbjwva2V5d29yZD48a2V5d29y
ZD5wb3JzYW5nZXJmam9yZDwva2V5d29yZD48a2V5d29yZD5ub3J3YXk8L2tleXdvcmQ+PGtleXdv
cmQ+Y2FsYW51cy1maW5tYXJjaGljdXMgZ3VubmVydXM8L2tleXdvcmQ+PGtleXdvcmQ+cmVkIGtp
bmcgY3JhYjwva2V5d29yZD48a2V5d29yZD5ub3J0aGVybiBub3J3YXk8L2tleXdvcmQ+PGtleXdv
cmQ+em9vcGxhbmt0b24gY29tbXVuaXR5PC9rZXl3b3JkPjxrZXl3b3JkPmVjb2xvZ2ljYWwgaW52
ZXN0aWdhdGlvbnM8L2tleXdvcmQ+PGtleXdvcmQ+Ym90dG9tIGludmVydGVicmF0ZXM8L2tleXdv
cmQ+PGtleXdvcmQ+cGVsYWdpYyBsYXJ2YWU8L2tleXdvcmQ+PGtleXdvcmQ+YmFyZW50cyBzZWE8
L2tleXdvcmQ+PGtleXdvcmQ+YmVudGhpYyBpbnZlcnRlYnJhdGVzPC9rZXl3b3JkPjxrZXl3b3Jk
Pm1hcmluZS1pbnZlcnRlYnJhdGVzPC9rZXl3b3JkPjwva2V5d29yZHM+PGRhdGVzPjx5ZWFyPjIw
MTc8L3llYXI+PHB1Yi1kYXRlcz48ZGF0ZT5BcHI8L2RhdGU+PC9wdWItZGF0ZXM+PC9kYXRlcz48
aXNibj4wOTI0LTc5NjM8L2lzYm4+PGFjY2Vzc2lvbi1udW0+V09TOjAwMDM5NTg0NTMwMDAwMjwv
YWNjZXNzaW9uLW51bT48dXJscz48cmVsYXRlZC11cmxzPjx1cmw+Jmx0O0dvIHRvIElTSSZndDs6
Ly9XT1M6MDAwMzk1ODQ1MzAwMDAyPC91cmw+PC9yZWxhdGVkLXVybHM+PC91cmxzPjxlbGVjdHJv
bmljLXJlc291cmNlLW51bT4xMC4xMDE2L2ouam1hcnN5cy4yMDE2LjEyLjAwMTwvZWxlY3Ryb25p
Yy1yZXNvdXJjZS1udW0+PGxhbmd1YWdlPkVuZ2xpc2g8L2xhbmd1YWdlPjwvcmVjb3JkPjwvQ2l0
ZT48Q2l0ZT48QXV0aG9yPlZpc3NlcjwvQXV0aG9yPjxZZWFyPjIwMjA8L1llYXI+PFJlY051bT4x
Njc2PC9SZWNOdW0+PHJlY29yZD48cmVjLW51bWJlcj4xNjc2PC9yZWMtbnVtYmVyPjxmb3JlaWdu
LWtleXM+PGtleSBhcHA9IkVOIiBkYi1pZD0ienowenB0ZHd0MmVzZjZlMHowNXBldGF2ZGEydjI1
d2Z3c3g5IiB0aW1lc3RhbXA9IjE3MTI4MzMwNDMiPjE2NzY8L2tleT48L2ZvcmVpZ24ta2V5cz48
cmVmLXR5cGUgbmFtZT0iSm91cm5hbCBBcnRpY2xlIj4xNzwvcmVmLXR5cGU+PGNvbnRyaWJ1dG9y
cz48YXV0aG9ycz48YXV0aG9yPlZpc3NlciwgQS4gVy48L2F1dGhvcj48YXV0aG9yPkJydW4sIFAu
PC9hdXRob3I+PGF1dGhvcj5DaGFrcmFib3J0eSwgUy48L2F1dGhvcj48YXV0aG9yPkRlbmNrZXIs
IFQuIFMuPC9hdXRob3I+PGF1dGhvcj52YW4gRGVuZGVyZW4sIFAuIEQuPC9hdXRob3I+PGF1dGhv
cj52YW4gR2VtZXJ0LCBSLjwvYXV0aG9yPjxhdXRob3I+R3LDqXZlLCBILiBWLjwvYXV0aG9yPjxh
dXRob3I+SGVpbG1hbm4sIEkuPC9hdXRob3I+PGF1dGhvcj5Ib2xtLCBNLiBXLjwvYXV0aG9yPjxh
dXRob3I+SsOzbmFzZMOzdHRpciwgUy4gSC48L2F1dGhvcj48YXV0aG9yPktlbml0eiwgSy4gTS48
L2F1dGhvcj48YXV0aG9yPktpb3Jib2UsIFQuPC9hdXRob3I+PGF1dGhvcj5MaW5kZWdyZW4sIE0u
PC9hdXRob3I+PGF1dGhvcj5NYXJpYW5pLCBQLjwvYXV0aG9yPjxhdXRob3I+TmllbHNlbiwgTC4g
VC48L2F1dGhvcj48YXV0aG9yPlBhbmNpYywgTS48L2F1dGhvcj48YXV0aG9yPlBheW5lLCBNLjwv
YXV0aG9yPjxhdXRob3I+UMOpY3VjaGV0LCBMLjwvYXV0aG9yPjxhdXRob3I+U2NobmVkbGVyLU1l
eWVyLCBOLiBBLjwvYXV0aG9yPjxhdXRob3I+VGh5Z2VzZW4sIFUuIEguPC9hdXRob3I+PGF1dGhv
cj5Uw7ZybnJvb3MsIEEuPC9hdXRob3I+PGF1dGhvcj5BbmRlcnNlbiwgSy4gSC48L2F1dGhvcj48
L2F1dGhvcnM+PC9jb250cmlidXRvcnM+PGF1dGgtYWRkcmVzcz5UZWNoIFVuaXYgRGVubWFyaywg
VktSIEN0ciBPY2VhbiBMaWZlLCBOYXRsIEluc3QgQXF1YXQgUmVzb3VyY2VzLCBESy0yODAwIEx5
bmdieSwgRGVubWFyayYjeEQ7U3dpc3MgRmVkIFJlcyBJbnN0IFdTTCwgQ0gtODkwMyBCaXJtZW5z
ZG9yZiwgU3dpdHplcmxhbmQmI3hEO1Jvc2tpbGRlIFVuaXYsIERlcHQgU2NpICZhbXA7IEVudmly
b25tLCBVbml2IFZlaiAxLCBESy00MDAwIFJvc2tpbGRlLCBEZW5tYXJrJiN4RDtUZWNoIFVuaXYg
RGVubWFyaywgVktSIEN0ciBPY2VhbiBMaWZlLCBDb21wdXRlLCBESy0yODAwIEx5bmdieSwgRGVu
bWFyayYjeEQ7U2NyaXBwcyBJbnN0IE9jZWFub2csIExhIEpvbGxhLCBDQSA5MjA5MyBVU0EmI3hE
O1VpVCBBcmN0aWMgVW5pdiBOb3J3YXksIE5vcndlZ2lhbiBDb2xsIEZpc2hlcnkgU2NpLCBOLTkw
MzcgVHJvbXNvLCBOb3J3YXkmI3hEO0FibyBBa2FkIFVuaXYsIFR1b21pb2tpcmtvbnRvcmkgMywg
VHVya3UgMjA1MDAsIEZpbmxhbmQmI3hEO0Fhcmh1cyBVbml2LCBEZXB0IEJpb3NjaSBMYWtlIEVj
b2wsIFZlamxzb3ZlaiAyNSwgREstODYwMCBTaWxrZWJvcmcsIERlbm1hcmsmI3hEO0xlaWJuaXog
SW5zdCBGcmVzaHdhdGVyIEVjb2wgJmFtcDsgSW5sYW5kIEZpc2hlcmllcywgRGVwdCBCaW9sICZh
bXA7IEVjb2wgRmlzaGVzLCBNdWdnZWxzZWVkYW1tIDMxMCwgRC0xMjU4NyBCZXJsaW4sIEdlcm1h
bnk8L2F1dGgtYWRkcmVzcz48dGl0bGVzPjx0aXRsZT5TZWFzb25hbCBzdHJhdGVnaWVzIGluIHRo
ZSB3b3JsZCZhcG9zO3Mgb2NlYW5zPC90aXRsZT48c2Vjb25kYXJ5LXRpdGxlPlByb2dyZXNzIGlu
IE9jZWFub2dyYXBoeTwvc2Vjb25kYXJ5LXRpdGxlPjxhbHQtdGl0bGU+UHJvZyBPY2Vhbm9ncjwv
YWx0LXRpdGxlPjwvdGl0bGVzPjxwZXJpb2RpY2FsPjxmdWxsLXRpdGxlPlByb2dyZXNzIGluIE9j
ZWFub2dyYXBoeTwvZnVsbC10aXRsZT48YWJici0xPlByb2cgT2NlYW5vZ3I8L2FiYnItMT48L3Bl
cmlvZGljYWw+PGFsdC1wZXJpb2RpY2FsPjxmdWxsLXRpdGxlPlByb2dyZXNzIGluIE9jZWFub2dy
YXBoeTwvZnVsbC10aXRsZT48YWJici0xPlByb2cgT2NlYW5vZ3I8L2FiYnItMT48L2FsdC1wZXJp
b2RpY2FsPjx2b2x1bWU+MTg5PC92b2x1bWU+PGtleXdvcmRzPjxrZXl3b3JkPnByb3Rvem9hPC9r
ZXl3b3JkPjxrZXl3b3JkPmNvcGVwb2RzPC9rZXl3b3JkPjxrZXl3b3JkPmZpc2g8L2tleXdvcmQ+
PGtleXdvcmQ+b3B0aW1hbCBiZWhhdmlvdXI8L2tleXdvcmQ+PGtleXdvcmQ+bGlmZS1oaXN0b3J5
PC9rZXl3b3JkPjxrZXl3b3JkPmNhbGFudXMtZmlubWFyY2hpY3VzPC9rZXl3b3JkPjxrZXl3b3Jk
PmxpcGlkIHN0b3JhZ2U8L2tleXdvcmQ+PGtleXdvcmQ+d2F4IGVzdGVyczwva2V5d29yZD48a2V5
d29yZD5ub3J0aC1zZWE8L2tleXdvcmQ+PGtleXdvcmQ+ZXZvbHV0aW9uYXJ5IGR5bmFtaWNzPC9r
ZXl3b3JkPjxrZXl3b3JkPmFubnVhbCByb3V0aW5lczwva2V5d29yZD48a2V5d29yZD5ibHVlZmlu
IHR1bmE8L2tleXdvcmQ+PGtleXdvcmQ+dGhlcm1hbCB0aW1lPC9rZXl3b3JkPjxrZXl3b3JkPmZh
dHR5LWFjaWRzPC9rZXl3b3JkPjwva2V5d29yZHM+PGRhdGVzPjx5ZWFyPjIwMjA8L3llYXI+PHB1
Yi1kYXRlcz48ZGF0ZT5Ob3YtRGVjPC9kYXRlPjwvcHViLWRhdGVzPjwvZGF0ZXM+PGlzYm4+MDA3
OS02NjExPC9pc2JuPjxhY2Nlc3Npb24tbnVtPldPUzowMDA1OTYxOTczMDAwMDE8L2FjY2Vzc2lv
bi1udW0+PHVybHM+PHJlbGF0ZWQtdXJscz48dXJsPiZsdDtHbyB0byBJU0kmZ3Q7Oi8vV09TOjAw
MDU5NjE5NzMwMDAwMTwvdXJsPjwvcmVsYXRlZC11cmxzPjwvdXJscz48ZWxlY3Ryb25pYy1yZXNv
dXJjZS1udW0+QVJUTiAxMDI0NjYmI3hEOzEwLjEwMTYvai5wb2NlYW4uMjAyMC4xMDI0NjY8L2Vs
ZWN0cm9uaWMtcmVzb3VyY2UtbnVtPjxsYW5ndWFnZT5FbmdsaXNoPC9sYW5ndWFnZT48L3JlY29y
ZD48L0NpdGU+PC9FbmROb3RlPn==
</w:fldData>
        </w:fldChar>
      </w:r>
      <w:r w:rsidR="00912209" w:rsidRPr="00DF1288">
        <w:rPr>
          <w:rFonts w:ascii="Times New Roman" w:hAnsi="Times New Roman" w:cs="Times New Roman"/>
          <w:lang w:val="en-US"/>
        </w:rPr>
        <w:instrText xml:space="preserve"> ADDIN EN.CITE.DATA </w:instrText>
      </w:r>
      <w:r w:rsidR="00912209" w:rsidRPr="00DF1288">
        <w:rPr>
          <w:rFonts w:ascii="Times New Roman" w:hAnsi="Times New Roman" w:cs="Times New Roman"/>
          <w:lang w:val="en-US"/>
        </w:rPr>
      </w:r>
      <w:r w:rsidR="00912209" w:rsidRPr="00DF1288">
        <w:rPr>
          <w:rFonts w:ascii="Times New Roman" w:hAnsi="Times New Roman" w:cs="Times New Roman"/>
          <w:lang w:val="en-US"/>
        </w:rPr>
        <w:fldChar w:fldCharType="end"/>
      </w:r>
      <w:r w:rsidR="00912209" w:rsidRPr="00075C3A">
        <w:rPr>
          <w:rFonts w:ascii="Times New Roman" w:hAnsi="Times New Roman" w:cs="Times New Roman"/>
          <w:lang w:val="en-US"/>
        </w:rPr>
      </w:r>
      <w:r w:rsidR="00912209" w:rsidRPr="00075C3A">
        <w:rPr>
          <w:rFonts w:ascii="Times New Roman" w:hAnsi="Times New Roman" w:cs="Times New Roman"/>
          <w:lang w:val="en-US"/>
        </w:rPr>
        <w:fldChar w:fldCharType="separate"/>
      </w:r>
      <w:r w:rsidR="00912209" w:rsidRPr="00075C3A">
        <w:rPr>
          <w:rFonts w:ascii="Times New Roman" w:hAnsi="Times New Roman" w:cs="Times New Roman"/>
          <w:noProof/>
          <w:lang w:val="en-US"/>
        </w:rPr>
        <w:t>(Michelsen</w:t>
      </w:r>
      <w:r w:rsidR="00912209" w:rsidRPr="00075C3A">
        <w:rPr>
          <w:rFonts w:ascii="Times New Roman" w:hAnsi="Times New Roman" w:cs="Times New Roman"/>
          <w:i/>
          <w:noProof/>
          <w:lang w:val="en-US"/>
        </w:rPr>
        <w:t xml:space="preserve"> et al.</w:t>
      </w:r>
      <w:r w:rsidR="00912209" w:rsidRPr="00075C3A">
        <w:rPr>
          <w:rFonts w:ascii="Times New Roman" w:hAnsi="Times New Roman" w:cs="Times New Roman"/>
          <w:noProof/>
          <w:lang w:val="en-US"/>
        </w:rPr>
        <w:t>, 2017; Visser</w:t>
      </w:r>
      <w:r w:rsidR="00912209" w:rsidRPr="00075C3A">
        <w:rPr>
          <w:rFonts w:ascii="Times New Roman" w:hAnsi="Times New Roman" w:cs="Times New Roman"/>
          <w:i/>
          <w:noProof/>
          <w:lang w:val="en-US"/>
        </w:rPr>
        <w:t xml:space="preserve"> et al.</w:t>
      </w:r>
      <w:r w:rsidR="00912209" w:rsidRPr="00075C3A">
        <w:rPr>
          <w:rFonts w:ascii="Times New Roman" w:hAnsi="Times New Roman" w:cs="Times New Roman"/>
          <w:noProof/>
          <w:lang w:val="en-US"/>
        </w:rPr>
        <w:t>, 2020)</w:t>
      </w:r>
      <w:r w:rsidR="00912209" w:rsidRPr="00075C3A">
        <w:rPr>
          <w:rFonts w:ascii="Times New Roman" w:hAnsi="Times New Roman" w:cs="Times New Roman"/>
          <w:lang w:val="en-US"/>
        </w:rPr>
        <w:fldChar w:fldCharType="end"/>
      </w:r>
      <w:r w:rsidR="00912209" w:rsidRPr="00075C3A">
        <w:rPr>
          <w:rFonts w:ascii="Times New Roman" w:hAnsi="Times New Roman" w:cs="Times New Roman"/>
          <w:lang w:val="en-US"/>
        </w:rPr>
        <w:t xml:space="preserve">. Subsequently, all these factors give cues for reproduction, migrations, abundance, and distribution of species. </w:t>
      </w:r>
      <w:r w:rsidR="005A42B3" w:rsidRPr="00075C3A">
        <w:rPr>
          <w:rFonts w:ascii="Times New Roman" w:hAnsi="Times New Roman" w:cs="Times New Roman"/>
          <w:lang w:val="en-US"/>
        </w:rPr>
        <w:t>Understanding ocean seasonality is essential for managing marine resources and predicting the impact of climate change on marine ecosystems.</w:t>
      </w:r>
    </w:p>
    <w:p w14:paraId="0820EF81" w14:textId="2588EC24" w:rsidR="006D6881" w:rsidRPr="00075C3A" w:rsidRDefault="006D6881" w:rsidP="008852F1">
      <w:pPr>
        <w:spacing w:line="360" w:lineRule="auto"/>
        <w:rPr>
          <w:rFonts w:ascii="Times New Roman" w:hAnsi="Times New Roman" w:cs="Times New Roman"/>
          <w:lang w:val="en-US"/>
        </w:rPr>
      </w:pPr>
      <w:r w:rsidRPr="00075C3A">
        <w:rPr>
          <w:rFonts w:ascii="Times New Roman" w:hAnsi="Times New Roman" w:cs="Times New Roman"/>
          <w:lang w:val="en-US"/>
        </w:rPr>
        <w:t>There are several factors influencing the diversity and quantity of fish species found in sub-arctic fjords. The two main factors are food availability and reproduction (REF). Both these factors are seasonal dependent</w:t>
      </w:r>
      <w:r w:rsidR="00C45E7C">
        <w:rPr>
          <w:rFonts w:ascii="Times New Roman" w:hAnsi="Times New Roman" w:cs="Times New Roman"/>
          <w:lang w:val="en-US"/>
        </w:rPr>
        <w:t xml:space="preserve"> and are reflected in</w:t>
      </w:r>
      <w:r w:rsidRPr="00075C3A">
        <w:rPr>
          <w:rFonts w:ascii="Times New Roman" w:hAnsi="Times New Roman" w:cs="Times New Roman"/>
          <w:lang w:val="en-US"/>
        </w:rPr>
        <w:t xml:space="preserve"> feeding and spawning migrations</w:t>
      </w:r>
      <w:r w:rsidR="00C45E7C">
        <w:rPr>
          <w:rFonts w:ascii="Times New Roman" w:hAnsi="Times New Roman" w:cs="Times New Roman"/>
          <w:lang w:val="en-US"/>
        </w:rPr>
        <w:t>.</w:t>
      </w:r>
    </w:p>
    <w:p w14:paraId="54E4CD89" w14:textId="01D7296B" w:rsidR="00C32781" w:rsidRPr="00075C3A" w:rsidRDefault="006D6881" w:rsidP="008852F1">
      <w:pPr>
        <w:spacing w:line="360" w:lineRule="auto"/>
        <w:rPr>
          <w:rFonts w:ascii="Times New Roman" w:hAnsi="Times New Roman" w:cs="Times New Roman"/>
          <w:lang w:val="en-US"/>
        </w:rPr>
      </w:pPr>
      <w:proofErr w:type="gramStart"/>
      <w:r w:rsidRPr="00075C3A">
        <w:rPr>
          <w:rFonts w:ascii="Times New Roman" w:hAnsi="Times New Roman" w:cs="Times New Roman"/>
          <w:lang w:val="en-US"/>
        </w:rPr>
        <w:t>The majority of</w:t>
      </w:r>
      <w:proofErr w:type="gramEnd"/>
      <w:r w:rsidRPr="00075C3A">
        <w:rPr>
          <w:rFonts w:ascii="Times New Roman" w:hAnsi="Times New Roman" w:cs="Times New Roman"/>
          <w:lang w:val="en-US"/>
        </w:rPr>
        <w:t xml:space="preserve"> fish species have an annual reproduction cycle after maturation </w:t>
      </w:r>
      <w:r w:rsidR="008F7824" w:rsidRPr="00075C3A">
        <w:rPr>
          <w:rFonts w:ascii="Times New Roman" w:hAnsi="Times New Roman" w:cs="Times New Roman"/>
          <w:lang w:val="en-US"/>
        </w:rPr>
        <w:fldChar w:fldCharType="begin">
          <w:fldData xml:space="preserve">PEVuZE5vdGU+PENpdGU+PEF1dGhvcj5Gb2xrdm9yZDwvQXV0aG9yPjxZZWFyPjIwMTQ8L1llYXI+
PFJlY051bT4xNjgwPC9SZWNOdW0+PERpc3BsYXlUZXh0PihGb2xrdm9yZDxzdHlsZSBmYWNlPSJp
dGFsaWMiPiBldCBhbC48L3N0eWxlPiwgMjAxNCk8L0Rpc3BsYXlUZXh0PjxyZWNvcmQ+PHJlYy1u
dW1iZXI+MTY4MDwvcmVjLW51bWJlcj48Zm9yZWlnbi1rZXlzPjxrZXkgYXBwPSJFTiIgZGItaWQ9
Inp6MHpwdGR3dDJlc2Y2ZTB6MDVwZXRhdmRhMnYyNXdmd3N4OSIgdGltZXN0YW1wPSIxNzEzNDE3
NjY0Ij4xNjgwPC9rZXk+PC9mb3JlaWduLWtleXM+PHJlZi10eXBlIG5hbWU9IkpvdXJuYWwgQXJ0
aWNsZSI+MTc8L3JlZi10eXBlPjxjb250cmlidXRvcnM+PGF1dGhvcnM+PGF1dGhvcj5Gb2xrdm9y
ZCwgQS48L2F1dGhvcj48YXV0aG9yPkpvcmdlbnNlbiwgQy48L2F1dGhvcj48YXV0aG9yPktvcnNi
cmVra2UsIEsuPC9hdXRob3I+PGF1dGhvcj5OYXNoLCBSLiBELiBNLjwvYXV0aG9yPjxhdXRob3I+
Tmlsc2VuLCBULjwvYXV0aG9yPjxhdXRob3I+U2tqw6ZyYWFzZW4sIEouIEUuPC9hdXRob3I+PC9h
dXRob3JzPjwvY29udHJpYnV0b3JzPjxhdXRoLWFkZHJlc3M+VW5pdiBCZXJnZW4sIERlcHQgQmlv
bCwgTi01MDIwIEJlcmdlbiwgTm9yd2F5JiN4RDtVbml2IEJlcmdlbiwgSGpvcnQgQ3RyIE1hcmlu
ZSBFY29zeXN0IER5bmFtLCBOLTUwMjAgQmVyZ2VuLCBOb3J3YXkmI3hEO0luc3QgTWFyaW5lIFJl
cywgTi01ODE3IEJlcmdlbiwgTm9yd2F5JiN4RDtIam9ydCBDdHIgTWFyaW5lIEVjb3N5c3QgRHlu
YW0sIE4tNTgxNyBCZXJnZW4sIE5vcndheSYjeEQ7VW5pIFJlcyAmYW1wOyBIam9ydCBDdHIgTWFy
aW5lIEVjb3N5c3QgRHluYW0sIE4tNTAyMCBCZXJnZW4sIE5vcndheSYjeEQ7VW5pdiBCZXJnZW4s
IERlcHQgTWF0aCwgTi01MDIwIEJlcmdlbiwgTm9yd2F5PC9hdXRoLWFkZHJlc3M+PHRpdGxlcz48
dGl0bGU+VHJhZGUtb2ZmcyBiZXR3ZWVuIGdyb3d0aCBhbmQgcmVwcm9kdWN0aW9uIGluIHdpbGQg
QXRsYW50aWMgY29kPC90aXRsZT48c2Vjb25kYXJ5LXRpdGxlPkNhbmFkaWFuIEpvdXJuYWwgb2Yg
RmlzaGVyaWVzIGFuZCBBcXVhdGljIFNjaWVuY2VzPC9zZWNvbmRhcnktdGl0bGU+PGFsdC10aXRs
ZT5DYW4gSiBGaXNoIEFxdWF0IFNjaTwvYWx0LXRpdGxlPjwvdGl0bGVzPjxwZXJpb2RpY2FsPjxm
dWxsLXRpdGxlPkNhbmFkaWFuIEpvdXJuYWwgb2YgRmlzaGVyaWVzIGFuZCBBcXVhdGljIFNjaWVu
Y2VzPC9mdWxsLXRpdGxlPjxhYmJyLTE+Q2FuIEogRmlzaCBBcXVhdCBTY2k8L2FiYnItMT48L3Bl
cmlvZGljYWw+PGFsdC1wZXJpb2RpY2FsPjxmdWxsLXRpdGxlPkNhbmFkaWFuIEpvdXJuYWwgb2Yg
RmlzaGVyaWVzIGFuZCBBcXVhdGljIFNjaWVuY2VzPC9mdWxsLXRpdGxlPjxhYmJyLTE+Q2FuIEog
RmlzaCBBcXVhdCBTY2k8L2FiYnItMT48L2FsdC1wZXJpb2RpY2FsPjxwYWdlcz4xMTA2LTExMTI8
L3BhZ2VzPjx2b2x1bWU+NzE8L3ZvbHVtZT48bnVtYmVyPjc8L251bWJlcj48a2V5d29yZHM+PGtl
eXdvcmQ+bGlmZS1oaXN0b3J5IGV2b2x1dGlvbjwva2V5d29yZD48a2V5d29yZD5ub3J0aGVhc3Qg
YXJjdGljIGNvZDwva2V5d29yZD48a2V5d29yZD5nYWR1cy1tb3JodWE8L2tleXdvcmQ+PGtleXdv
cmQ+dHJpbmlkYWRpYW4gZ3VwcGllczwva2V5d29yZD48a2V5d29yZD5iYWNrLWNhbGN1bGF0aW9u
PC9rZXl3b3JkPjxrZXl3b3JkPnJlYWN0aW9uIG5vcm1zPC9rZXl3b3JkPjxrZXl3b3JkPm90b2xp
dGggc2l6ZTwva2V5d29yZD48a2V5d29yZD5hbGxvY2F0aW9uPC9rZXl3b3JkPjxrZXl3b3JkPmNv
bnNlcXVlbmNlczwva2V5d29yZD48a2V5d29yZD5tYXR1cmF0aW9uPC9rZXl3b3JkPjwva2V5d29y
ZHM+PGRhdGVzPjx5ZWFyPjIwMTQ8L3llYXI+PHB1Yi1kYXRlcz48ZGF0ZT5KdWw8L2RhdGU+PC9w
dWItZGF0ZXM+PC9kYXRlcz48aXNibj4wNzA2LTY1Mng8L2lzYm4+PGFjY2Vzc2lvbi1udW0+V09T
OjAwMDMzODk5OTYwMDAxNTwvYWNjZXNzaW9uLW51bT48dXJscz48cmVsYXRlZC11cmxzPjx1cmw+
Jmx0O0dvIHRvIElTSSZndDs6Ly9XT1M6MDAwMzM4OTk5NjAwMDE1PC91cmw+PC9yZWxhdGVkLXVy
bHM+PC91cmxzPjxlbGVjdHJvbmljLXJlc291cmNlLW51bT4xMC4xMTM5L2NqZmFzLTIwMTMtMDYw
MDwvZWxlY3Ryb25pYy1yZXNvdXJjZS1udW0+PGxhbmd1YWdlPkVuZ2xpc2g8L2xhbmd1YWdlPjwv
cmVjb3JkPjwvQ2l0ZT48L0VuZE5vdGU+AG==
</w:fldData>
        </w:fldChar>
      </w:r>
      <w:r w:rsidR="008F7824" w:rsidRPr="00075C3A">
        <w:rPr>
          <w:rFonts w:ascii="Times New Roman" w:hAnsi="Times New Roman" w:cs="Times New Roman"/>
          <w:lang w:val="en-US"/>
        </w:rPr>
        <w:instrText xml:space="preserve"> ADDIN EN.CITE </w:instrText>
      </w:r>
      <w:r w:rsidR="008F7824" w:rsidRPr="00075C3A">
        <w:rPr>
          <w:rFonts w:ascii="Times New Roman" w:hAnsi="Times New Roman" w:cs="Times New Roman"/>
          <w:lang w:val="en-US"/>
        </w:rPr>
        <w:fldChar w:fldCharType="begin">
          <w:fldData xml:space="preserve">PEVuZE5vdGU+PENpdGU+PEF1dGhvcj5Gb2xrdm9yZDwvQXV0aG9yPjxZZWFyPjIwMTQ8L1llYXI+
PFJlY051bT4xNjgwPC9SZWNOdW0+PERpc3BsYXlUZXh0PihGb2xrdm9yZDxzdHlsZSBmYWNlPSJp
dGFsaWMiPiBldCBhbC48L3N0eWxlPiwgMjAxNCk8L0Rpc3BsYXlUZXh0PjxyZWNvcmQ+PHJlYy1u
dW1iZXI+MTY4MDwvcmVjLW51bWJlcj48Zm9yZWlnbi1rZXlzPjxrZXkgYXBwPSJFTiIgZGItaWQ9
Inp6MHpwdGR3dDJlc2Y2ZTB6MDVwZXRhdmRhMnYyNXdmd3N4OSIgdGltZXN0YW1wPSIxNzEzNDE3
NjY0Ij4xNjgwPC9rZXk+PC9mb3JlaWduLWtleXM+PHJlZi10eXBlIG5hbWU9IkpvdXJuYWwgQXJ0
aWNsZSI+MTc8L3JlZi10eXBlPjxjb250cmlidXRvcnM+PGF1dGhvcnM+PGF1dGhvcj5Gb2xrdm9y
ZCwgQS48L2F1dGhvcj48YXV0aG9yPkpvcmdlbnNlbiwgQy48L2F1dGhvcj48YXV0aG9yPktvcnNi
cmVra2UsIEsuPC9hdXRob3I+PGF1dGhvcj5OYXNoLCBSLiBELiBNLjwvYXV0aG9yPjxhdXRob3I+
Tmlsc2VuLCBULjwvYXV0aG9yPjxhdXRob3I+U2tqw6ZyYWFzZW4sIEouIEUuPC9hdXRob3I+PC9h
dXRob3JzPjwvY29udHJpYnV0b3JzPjxhdXRoLWFkZHJlc3M+VW5pdiBCZXJnZW4sIERlcHQgQmlv
bCwgTi01MDIwIEJlcmdlbiwgTm9yd2F5JiN4RDtVbml2IEJlcmdlbiwgSGpvcnQgQ3RyIE1hcmlu
ZSBFY29zeXN0IER5bmFtLCBOLTUwMjAgQmVyZ2VuLCBOb3J3YXkmI3hEO0luc3QgTWFyaW5lIFJl
cywgTi01ODE3IEJlcmdlbiwgTm9yd2F5JiN4RDtIam9ydCBDdHIgTWFyaW5lIEVjb3N5c3QgRHlu
YW0sIE4tNTgxNyBCZXJnZW4sIE5vcndheSYjeEQ7VW5pIFJlcyAmYW1wOyBIam9ydCBDdHIgTWFy
aW5lIEVjb3N5c3QgRHluYW0sIE4tNTAyMCBCZXJnZW4sIE5vcndheSYjeEQ7VW5pdiBCZXJnZW4s
IERlcHQgTWF0aCwgTi01MDIwIEJlcmdlbiwgTm9yd2F5PC9hdXRoLWFkZHJlc3M+PHRpdGxlcz48
dGl0bGU+VHJhZGUtb2ZmcyBiZXR3ZWVuIGdyb3d0aCBhbmQgcmVwcm9kdWN0aW9uIGluIHdpbGQg
QXRsYW50aWMgY29kPC90aXRsZT48c2Vjb25kYXJ5LXRpdGxlPkNhbmFkaWFuIEpvdXJuYWwgb2Yg
RmlzaGVyaWVzIGFuZCBBcXVhdGljIFNjaWVuY2VzPC9zZWNvbmRhcnktdGl0bGU+PGFsdC10aXRs
ZT5DYW4gSiBGaXNoIEFxdWF0IFNjaTwvYWx0LXRpdGxlPjwvdGl0bGVzPjxwZXJpb2RpY2FsPjxm
dWxsLXRpdGxlPkNhbmFkaWFuIEpvdXJuYWwgb2YgRmlzaGVyaWVzIGFuZCBBcXVhdGljIFNjaWVu
Y2VzPC9mdWxsLXRpdGxlPjxhYmJyLTE+Q2FuIEogRmlzaCBBcXVhdCBTY2k8L2FiYnItMT48L3Bl
cmlvZGljYWw+PGFsdC1wZXJpb2RpY2FsPjxmdWxsLXRpdGxlPkNhbmFkaWFuIEpvdXJuYWwgb2Yg
RmlzaGVyaWVzIGFuZCBBcXVhdGljIFNjaWVuY2VzPC9mdWxsLXRpdGxlPjxhYmJyLTE+Q2FuIEog
RmlzaCBBcXVhdCBTY2k8L2FiYnItMT48L2FsdC1wZXJpb2RpY2FsPjxwYWdlcz4xMTA2LTExMTI8
L3BhZ2VzPjx2b2x1bWU+NzE8L3ZvbHVtZT48bnVtYmVyPjc8L251bWJlcj48a2V5d29yZHM+PGtl
eXdvcmQ+bGlmZS1oaXN0b3J5IGV2b2x1dGlvbjwva2V5d29yZD48a2V5d29yZD5ub3J0aGVhc3Qg
YXJjdGljIGNvZDwva2V5d29yZD48a2V5d29yZD5nYWR1cy1tb3JodWE8L2tleXdvcmQ+PGtleXdv
cmQ+dHJpbmlkYWRpYW4gZ3VwcGllczwva2V5d29yZD48a2V5d29yZD5iYWNrLWNhbGN1bGF0aW9u
PC9rZXl3b3JkPjxrZXl3b3JkPnJlYWN0aW9uIG5vcm1zPC9rZXl3b3JkPjxrZXl3b3JkPm90b2xp
dGggc2l6ZTwva2V5d29yZD48a2V5d29yZD5hbGxvY2F0aW9uPC9rZXl3b3JkPjxrZXl3b3JkPmNv
bnNlcXVlbmNlczwva2V5d29yZD48a2V5d29yZD5tYXR1cmF0aW9uPC9rZXl3b3JkPjwva2V5d29y
ZHM+PGRhdGVzPjx5ZWFyPjIwMTQ8L3llYXI+PHB1Yi1kYXRlcz48ZGF0ZT5KdWw8L2RhdGU+PC9w
dWItZGF0ZXM+PC9kYXRlcz48aXNibj4wNzA2LTY1Mng8L2lzYm4+PGFjY2Vzc2lvbi1udW0+V09T
OjAwMDMzODk5OTYwMDAxNTwvYWNjZXNzaW9uLW51bT48dXJscz48cmVsYXRlZC11cmxzPjx1cmw+
Jmx0O0dvIHRvIElTSSZndDs6Ly9XT1M6MDAwMzM4OTk5NjAwMDE1PC91cmw+PC9yZWxhdGVkLXVy
bHM+PC91cmxzPjxlbGVjdHJvbmljLXJlc291cmNlLW51bT4xMC4xMTM5L2NqZmFzLTIwMTMtMDYw
MDwvZWxlY3Ryb25pYy1yZXNvdXJjZS1udW0+PGxhbmd1YWdlPkVuZ2xpc2g8L2xhbmd1YWdlPjwv
cmVjb3JkPjwvQ2l0ZT48L0VuZE5vdGU+AG==
</w:fldData>
        </w:fldChar>
      </w:r>
      <w:r w:rsidR="008F7824" w:rsidRPr="00075C3A">
        <w:rPr>
          <w:rFonts w:ascii="Times New Roman" w:hAnsi="Times New Roman" w:cs="Times New Roman"/>
          <w:lang w:val="en-US"/>
        </w:rPr>
        <w:instrText xml:space="preserve"> ADDIN EN.CITE.DATA </w:instrText>
      </w:r>
      <w:r w:rsidR="008F7824" w:rsidRPr="00075C3A">
        <w:rPr>
          <w:rFonts w:ascii="Times New Roman" w:hAnsi="Times New Roman" w:cs="Times New Roman"/>
          <w:lang w:val="en-US"/>
        </w:rPr>
      </w:r>
      <w:r w:rsidR="008F7824" w:rsidRPr="00075C3A">
        <w:rPr>
          <w:rFonts w:ascii="Times New Roman" w:hAnsi="Times New Roman" w:cs="Times New Roman"/>
          <w:lang w:val="en-US"/>
        </w:rPr>
        <w:fldChar w:fldCharType="end"/>
      </w:r>
      <w:r w:rsidR="008F7824" w:rsidRPr="00075C3A">
        <w:rPr>
          <w:rFonts w:ascii="Times New Roman" w:hAnsi="Times New Roman" w:cs="Times New Roman"/>
          <w:lang w:val="en-US"/>
        </w:rPr>
      </w:r>
      <w:r w:rsidR="008F7824" w:rsidRPr="00075C3A">
        <w:rPr>
          <w:rFonts w:ascii="Times New Roman" w:hAnsi="Times New Roman" w:cs="Times New Roman"/>
          <w:lang w:val="en-US"/>
        </w:rPr>
        <w:fldChar w:fldCharType="separate"/>
      </w:r>
      <w:r w:rsidR="008F7824" w:rsidRPr="00075C3A">
        <w:rPr>
          <w:rFonts w:ascii="Times New Roman" w:hAnsi="Times New Roman" w:cs="Times New Roman"/>
          <w:noProof/>
          <w:lang w:val="en-US"/>
        </w:rPr>
        <w:t>(Folkvord</w:t>
      </w:r>
      <w:r w:rsidR="008F7824" w:rsidRPr="00075C3A">
        <w:rPr>
          <w:rFonts w:ascii="Times New Roman" w:hAnsi="Times New Roman" w:cs="Times New Roman"/>
          <w:i/>
          <w:noProof/>
          <w:lang w:val="en-US"/>
        </w:rPr>
        <w:t xml:space="preserve"> et al.</w:t>
      </w:r>
      <w:r w:rsidR="008F7824" w:rsidRPr="00075C3A">
        <w:rPr>
          <w:rFonts w:ascii="Times New Roman" w:hAnsi="Times New Roman" w:cs="Times New Roman"/>
          <w:noProof/>
          <w:lang w:val="en-US"/>
        </w:rPr>
        <w:t>, 2014)</w:t>
      </w:r>
      <w:r w:rsidR="008F7824" w:rsidRPr="00075C3A">
        <w:rPr>
          <w:rFonts w:ascii="Times New Roman" w:hAnsi="Times New Roman" w:cs="Times New Roman"/>
          <w:lang w:val="en-US"/>
        </w:rPr>
        <w:fldChar w:fldCharType="end"/>
      </w:r>
      <w:r w:rsidRPr="00075C3A">
        <w:rPr>
          <w:rFonts w:ascii="Times New Roman" w:hAnsi="Times New Roman" w:cs="Times New Roman"/>
          <w:lang w:val="en-US"/>
        </w:rPr>
        <w:t xml:space="preserve">. In sub-arctic </w:t>
      </w:r>
      <w:r w:rsidR="006E6C24" w:rsidRPr="00075C3A">
        <w:rPr>
          <w:rFonts w:ascii="Times New Roman" w:hAnsi="Times New Roman" w:cs="Times New Roman"/>
          <w:lang w:val="en-US"/>
        </w:rPr>
        <w:t xml:space="preserve">marine </w:t>
      </w:r>
      <w:r w:rsidRPr="00075C3A">
        <w:rPr>
          <w:rFonts w:ascii="Times New Roman" w:hAnsi="Times New Roman" w:cs="Times New Roman"/>
          <w:lang w:val="en-US"/>
        </w:rPr>
        <w:t xml:space="preserve">ecosystems reproduction usually </w:t>
      </w:r>
      <w:r w:rsidR="00DC3ABC">
        <w:rPr>
          <w:rFonts w:ascii="Times New Roman" w:hAnsi="Times New Roman" w:cs="Times New Roman"/>
          <w:lang w:val="en-US"/>
        </w:rPr>
        <w:t>takes place</w:t>
      </w:r>
      <w:r w:rsidRPr="00075C3A">
        <w:rPr>
          <w:rFonts w:ascii="Times New Roman" w:hAnsi="Times New Roman" w:cs="Times New Roman"/>
          <w:lang w:val="en-US"/>
        </w:rPr>
        <w:t xml:space="preserve"> in spring</w:t>
      </w:r>
      <w:r w:rsidR="002F6FCF" w:rsidRPr="00075C3A">
        <w:rPr>
          <w:rFonts w:ascii="Times New Roman" w:hAnsi="Times New Roman" w:cs="Times New Roman"/>
          <w:lang w:val="en-US"/>
        </w:rPr>
        <w:t>, often accompanied with large scale spawning migrations</w:t>
      </w:r>
      <w:r w:rsidR="002F5E69" w:rsidRPr="00075C3A">
        <w:rPr>
          <w:rFonts w:ascii="Times New Roman" w:hAnsi="Times New Roman" w:cs="Times New Roman"/>
          <w:lang w:val="en-US"/>
        </w:rPr>
        <w:t xml:space="preserve"> </w:t>
      </w:r>
      <w:r w:rsidR="002F5E69" w:rsidRPr="00075C3A">
        <w:rPr>
          <w:rFonts w:ascii="Times New Roman" w:hAnsi="Times New Roman" w:cs="Times New Roman"/>
          <w:lang w:val="en-US"/>
        </w:rPr>
        <w:fldChar w:fldCharType="begin">
          <w:fldData xml:space="preserve">PEVuZE5vdGU+PENpdGU+PEF1dGhvcj5Ham9zw6Z0ZXI8L0F1dGhvcj48WWVhcj4xOTk4PC9ZZWFy
PjxSZWNOdW0+MTY3ODwvUmVjTnVtPjxEaXNwbGF5VGV4dD4oR2pvc8OmdGVyLCAxOTk4OyBEYWxw
YWRhZG88c3R5bGUgZmFjZT0iaXRhbGljIj4gZXQgYWwuPC9zdHlsZT4sIDIwMDApPC9EaXNwbGF5
VGV4dD48cmVjb3JkPjxyZWMtbnVtYmVyPjE2Nzg8L3JlYy1udW1iZXI+PGZvcmVpZ24ta2V5cz48
a2V5IGFwcD0iRU4iIGRiLWlkPSJ6ejB6cHRkd3QyZXNmNmUwejA1cGV0YXZkYTJ2MjV3ZndzeDki
IHRpbWVzdGFtcD0iMTcxMzI0NzQxMCI+MTY3ODwva2V5PjwvZm9yZWlnbi1rZXlzPjxyZWYtdHlw
ZSBuYW1lPSJKb3VybmFsIEFydGljbGUiPjE3PC9yZWYtdHlwZT48Y29udHJpYnV0b3JzPjxhdXRo
b3JzPjxhdXRob3I+R2pvc8OmdGVyLCBILjwvYXV0aG9yPjwvYXV0aG9ycz48L2NvbnRyaWJ1dG9y
cz48YXV0aC1hZGRyZXNzPkluc3QgTWFyaW5lIFJlcywgTi01MDI0IEJlcmdlbiwgTm9yd2F5PC9h
dXRoLWFkZHJlc3M+PHRpdGxlcz48dGl0bGU+VGhlIHBvcHVsYXRpb24gYmlvbG9neSBhbmQgZXhw
bG9pdGF0aW9uIG9mIGNhcGVsaW4gKCYjeEQ7KSBpbiB0aGUgQmFyZW50cyBTZWE8L3RpdGxlPjxz
ZWNvbmRhcnktdGl0bGU+U2Fyc2lhPC9zZWNvbmRhcnktdGl0bGU+PGFsdC10aXRsZT5TYXJzaWE8
L2FsdC10aXRsZT48L3RpdGxlcz48cGVyaW9kaWNhbD48ZnVsbC10aXRsZT5TYXJzaWE8L2Z1bGwt
dGl0bGU+PGFiYnItMT5TYXJzaWE8L2FiYnItMT48L3BlcmlvZGljYWw+PGFsdC1wZXJpb2RpY2Fs
PjxmdWxsLXRpdGxlPlNhcnNpYTwvZnVsbC10aXRsZT48YWJici0xPlNhcnNpYTwvYWJici0xPjwv
YWx0LXBlcmlvZGljYWw+PHBhZ2VzPjQ1My00OTY8L3BhZ2VzPjx2b2x1bWU+ODM8L3ZvbHVtZT48
bnVtYmVyPjY8L251bWJlcj48a2V5d29yZHM+PGtleXdvcmQ+Y2FwZWxpbjwva2V5d29yZD48a2V5
d29yZD5tYWxsb3R1cyB2aWxsb3N1czwva2V5d29yZD48a2V5d29yZD5iYXJlbnRzIHNlYTwva2V5
d29yZD48a2V5d29yZD5iaW9sb2d5PC9rZXl3b3JkPjxrZXl3b3JkPmVjb2xvZ3k8L2tleXdvcmQ+
PGtleXdvcmQ+c3RvY2sgaGlzdG9yeTwva2V5d29yZD48a2V5d29yZD5maXNoZXJ5PC9rZXl3b3Jk
PjxrZXl3b3JkPnN0b2NrIGFzc2Vzc21lbnQ8L2tleXdvcmQ+PGtleXdvcmQ+ZmlzaGVyaWVzIG1h
bmFnZW1lbnQ8L2tleXdvcmQ+PGtleXdvcmQ+YXRsYW50aWMgbWlua2Ugd2hhbGVzPC9rZXl3b3Jk
PjxrZXl3b3JkPmJhbGFlbm9wdGVyYS1hY3V0b3Jvc3RyYXRhPC9rZXl3b3JkPjxrZXl3b3JkPmdy
b3d0aDwva2V5d29yZD48a2V5d29yZD5tb2RlbDwva2V5d29yZD48a2V5d29yZD5jb25zdW1wdGlv
bjwva2V5d29yZD48a2V5d29yZD5lY29zeXN0ZW08L2tleXdvcmQ+PGtleXdvcmQ+bWF0dXJpdHk8
L2tleXdvcmQ+PGtleXdvcmQ+aW1wYWN0PC9rZXl3b3JkPjxrZXl3b3JkPnN0b2Nrczwva2V5d29y
ZD48a2V5d29yZD5maXNoPC9rZXl3b3JkPjwva2V5d29yZHM+PGRhdGVzPjx5ZWFyPjE5OTg8L3ll
YXI+PC9kYXRlcz48aXNibj4wMDM2LTQ4Mjc8L2lzYm4+PGFjY2Vzc2lvbi1udW0+V09TOjAwMDA3
ODQ5ODUwMDAwMTwvYWNjZXNzaW9uLW51bT48dXJscz48cmVsYXRlZC11cmxzPjx1cmw+Jmx0O0dv
IHRvIElTSSZndDs6Ly9XT1M6MDAwMDc4NDk4NTAwMDAxPC91cmw+PC9yZWxhdGVkLXVybHM+PC91
cmxzPjxlbGVjdHJvbmljLXJlc291cmNlLW51bT5Eb2kgMTAuMTA4MC8wMDM2NDgyNy4xOTk4LjEw
NDIwNDQ1PC9lbGVjdHJvbmljLXJlc291cmNlLW51bT48bGFuZ3VhZ2U+RW5nbGlzaDwvbGFuZ3Vh
Z2U+PC9yZWNvcmQ+PC9DaXRlPjxDaXRlPjxBdXRob3I+RGFscGFkYWRvPC9BdXRob3I+PFllYXI+
MjAwMDwvWWVhcj48UmVjTnVtPjE2Nzk8L1JlY051bT48cmVjb3JkPjxyZWMtbnVtYmVyPjE2Nzk8
L3JlYy1udW1iZXI+PGZvcmVpZ24ta2V5cz48a2V5IGFwcD0iRU4iIGRiLWlkPSJ6ejB6cHRkd3Qy
ZXNmNmUwejA1cGV0YXZkYTJ2MjV3ZndzeDkiIHRpbWVzdGFtcD0iMTcxMzI0NzY0NSI+MTY3OTwv
a2V5PjwvZm9yZWlnbi1rZXlzPjxyZWYtdHlwZSBuYW1lPSJKb3VybmFsIEFydGljbGUiPjE3PC9y
ZWYtdHlwZT48Y29udHJpYnV0b3JzPjxhdXRob3JzPjxhdXRob3I+RGFscGFkYWRvLCBQLjwvYXV0
aG9yPjxhdXRob3I+RWxsZXJ0c2VuLCBCLjwvYXV0aG9yPjxhdXRob3I+TWVsbGUsIFcuPC9hdXRo
b3I+PGF1dGhvcj5Eb21tYXNuZXMsIEEuPC9hdXRob3I+PC9hdXRob3JzPjwvY29udHJpYnV0b3Jz
PjxhdXRoLWFkZHJlc3M+SW5zdCBNYXJpbmUgUmVzLCBOLTU4MTcgQmVyZ2VuLCBOb3J3YXk8L2F1
dGgtYWRkcmVzcz48dGl0bGVzPjx0aXRsZT5Gb29kIGFuZCBmZWVkaW5nIGNvbmRpdGlvbnMgb2Yg
Tm9yd2VnaWFuIHNwcmluZy1zcGF3bmluZyBoZXJyaW5nICgmI3hEOykgdGhyb3VnaCBpdHMgZmVl
ZGluZyBtaWdyYXRpb25zPC90aXRsZT48c2Vjb25kYXJ5LXRpdGxlPkljZXMgSm91cm5hbCBvZiBN
YXJpbmUgU2NpZW5jZTwvc2Vjb25kYXJ5LXRpdGxlPjxhbHQtdGl0bGU+SWNlcyBKIE1hciBTY2k8
L2FsdC10aXRsZT48L3RpdGxlcz48cGVyaW9kaWNhbD48ZnVsbC10aXRsZT5JY2VzIEpvdXJuYWwg
b2YgTWFyaW5lIFNjaWVuY2U8L2Z1bGwtdGl0bGU+PGFiYnItMT5JY2VzIEogTWFyIFNjaTwvYWJi
ci0xPjwvcGVyaW9kaWNhbD48YWx0LXBlcmlvZGljYWw+PGZ1bGwtdGl0bGU+SWNlcyBKb3VybmFs
IG9mIE1hcmluZSBTY2llbmNlPC9mdWxsLXRpdGxlPjxhYmJyLTE+SWNlcyBKIE1hciBTY2k8L2Fi
YnItMT48L2FsdC1wZXJpb2RpY2FsPjxwYWdlcz44NDMtODU3PC9wYWdlcz48dm9sdW1lPjU3PC92
b2x1bWU+PG51bWJlcj40PC9udW1iZXI+PGtleXdvcmRzPjxrZXl3b3JkPmZlZWRpbmcgZWNvbG9n
eTwva2V5d29yZD48a2V5d29yZD5oZXJyaW5nPC9rZXl3b3JkPjxrZXl3b3JkPm5vcndlZ2lhbiBz
ZWE8L2tleXdvcmQ+PGtleXdvcmQ+cHJleSBzZWxlY3Rpb248L2tleXdvcmQ+PGtleXdvcmQ+em9v
cGxhbmt0b248L2tleXdvcmQ+PGtleXdvcmQ+c2FtcGxpbmcgem9vcGxhbmt0b248L2tleXdvcmQ+
PGtleXdvcmQ+c2VhPC9rZXl3b3JkPjxrZXl3b3JkPnN1bW1lcjwva2V5d29yZD48a2V5d29yZD5t
YWNyb3pvb3BsYW5rdG9uPC9rZXl3b3JkPjxrZXl3b3JkPm1pY3JvbmVrdG9uPC9rZXl3b3JkPjxr
ZXl3b3JkPmFidW5kYW5jZTwva2V5d29yZD48a2V5d29yZD5jb3BlcG9kczwva2V5d29yZD48a2V5
d29yZD5iaW9tYXNzPC9rZXl3b3JkPjwva2V5d29yZHM+PGRhdGVzPjx5ZWFyPjIwMDA8L3llYXI+
PHB1Yi1kYXRlcz48ZGF0ZT5BdWc8L2RhdGU+PC9wdWItZGF0ZXM+PC9kYXRlcz48aXNibj4xMDU0
LTMxMzk8L2lzYm4+PGFjY2Vzc2lvbi1udW0+V09TOjAwMDA4OTkzMzgwMDAwNjwvYWNjZXNzaW9u
LW51bT48dXJscz48cmVsYXRlZC11cmxzPjx1cmw+Jmx0O0dvIHRvIElTSSZndDs6Ly9XT1M6MDAw
MDg5OTMzODAwMDA2PC91cmw+PC9yZWxhdGVkLXVybHM+PC91cmxzPjxlbGVjdHJvbmljLXJlc291
cmNlLW51bT4xMC4xMDA2L2ptc2MuMjAwMC4wNTczPC9lbGVjdHJvbmljLXJlc291cmNlLW51bT48
bGFuZ3VhZ2U+RW5nbGlzaDwvbGFuZ3VhZ2U+PC9yZWNvcmQ+PC9DaXRlPjwvRW5kTm90ZT5=
</w:fldData>
        </w:fldChar>
      </w:r>
      <w:r w:rsidR="002F5E69" w:rsidRPr="00075C3A">
        <w:rPr>
          <w:rFonts w:ascii="Times New Roman" w:hAnsi="Times New Roman" w:cs="Times New Roman"/>
          <w:lang w:val="en-US"/>
        </w:rPr>
        <w:instrText xml:space="preserve"> ADDIN EN.CITE </w:instrText>
      </w:r>
      <w:r w:rsidR="002F5E69" w:rsidRPr="00075C3A">
        <w:rPr>
          <w:rFonts w:ascii="Times New Roman" w:hAnsi="Times New Roman" w:cs="Times New Roman"/>
          <w:lang w:val="en-US"/>
        </w:rPr>
        <w:fldChar w:fldCharType="begin">
          <w:fldData xml:space="preserve">PEVuZE5vdGU+PENpdGU+PEF1dGhvcj5Ham9zw6Z0ZXI8L0F1dGhvcj48WWVhcj4xOTk4PC9ZZWFy
PjxSZWNOdW0+MTY3ODwvUmVjTnVtPjxEaXNwbGF5VGV4dD4oR2pvc8OmdGVyLCAxOTk4OyBEYWxw
YWRhZG88c3R5bGUgZmFjZT0iaXRhbGljIj4gZXQgYWwuPC9zdHlsZT4sIDIwMDApPC9EaXNwbGF5
VGV4dD48cmVjb3JkPjxyZWMtbnVtYmVyPjE2Nzg8L3JlYy1udW1iZXI+PGZvcmVpZ24ta2V5cz48
a2V5IGFwcD0iRU4iIGRiLWlkPSJ6ejB6cHRkd3QyZXNmNmUwejA1cGV0YXZkYTJ2MjV3ZndzeDki
IHRpbWVzdGFtcD0iMTcxMzI0NzQxMCI+MTY3ODwva2V5PjwvZm9yZWlnbi1rZXlzPjxyZWYtdHlw
ZSBuYW1lPSJKb3VybmFsIEFydGljbGUiPjE3PC9yZWYtdHlwZT48Y29udHJpYnV0b3JzPjxhdXRo
b3JzPjxhdXRob3I+R2pvc8OmdGVyLCBILjwvYXV0aG9yPjwvYXV0aG9ycz48L2NvbnRyaWJ1dG9y
cz48YXV0aC1hZGRyZXNzPkluc3QgTWFyaW5lIFJlcywgTi01MDI0IEJlcmdlbiwgTm9yd2F5PC9h
dXRoLWFkZHJlc3M+PHRpdGxlcz48dGl0bGU+VGhlIHBvcHVsYXRpb24gYmlvbG9neSBhbmQgZXhw
bG9pdGF0aW9uIG9mIGNhcGVsaW4gKCYjeEQ7KSBpbiB0aGUgQmFyZW50cyBTZWE8L3RpdGxlPjxz
ZWNvbmRhcnktdGl0bGU+U2Fyc2lhPC9zZWNvbmRhcnktdGl0bGU+PGFsdC10aXRsZT5TYXJzaWE8
L2FsdC10aXRsZT48L3RpdGxlcz48cGVyaW9kaWNhbD48ZnVsbC10aXRsZT5TYXJzaWE8L2Z1bGwt
dGl0bGU+PGFiYnItMT5TYXJzaWE8L2FiYnItMT48L3BlcmlvZGljYWw+PGFsdC1wZXJpb2RpY2Fs
PjxmdWxsLXRpdGxlPlNhcnNpYTwvZnVsbC10aXRsZT48YWJici0xPlNhcnNpYTwvYWJici0xPjwv
YWx0LXBlcmlvZGljYWw+PHBhZ2VzPjQ1My00OTY8L3BhZ2VzPjx2b2x1bWU+ODM8L3ZvbHVtZT48
bnVtYmVyPjY8L251bWJlcj48a2V5d29yZHM+PGtleXdvcmQ+Y2FwZWxpbjwva2V5d29yZD48a2V5
d29yZD5tYWxsb3R1cyB2aWxsb3N1czwva2V5d29yZD48a2V5d29yZD5iYXJlbnRzIHNlYTwva2V5
d29yZD48a2V5d29yZD5iaW9sb2d5PC9rZXl3b3JkPjxrZXl3b3JkPmVjb2xvZ3k8L2tleXdvcmQ+
PGtleXdvcmQ+c3RvY2sgaGlzdG9yeTwva2V5d29yZD48a2V5d29yZD5maXNoZXJ5PC9rZXl3b3Jk
PjxrZXl3b3JkPnN0b2NrIGFzc2Vzc21lbnQ8L2tleXdvcmQ+PGtleXdvcmQ+ZmlzaGVyaWVzIG1h
bmFnZW1lbnQ8L2tleXdvcmQ+PGtleXdvcmQ+YXRsYW50aWMgbWlua2Ugd2hhbGVzPC9rZXl3b3Jk
PjxrZXl3b3JkPmJhbGFlbm9wdGVyYS1hY3V0b3Jvc3RyYXRhPC9rZXl3b3JkPjxrZXl3b3JkPmdy
b3d0aDwva2V5d29yZD48a2V5d29yZD5tb2RlbDwva2V5d29yZD48a2V5d29yZD5jb25zdW1wdGlv
bjwva2V5d29yZD48a2V5d29yZD5lY29zeXN0ZW08L2tleXdvcmQ+PGtleXdvcmQ+bWF0dXJpdHk8
L2tleXdvcmQ+PGtleXdvcmQ+aW1wYWN0PC9rZXl3b3JkPjxrZXl3b3JkPnN0b2Nrczwva2V5d29y
ZD48a2V5d29yZD5maXNoPC9rZXl3b3JkPjwva2V5d29yZHM+PGRhdGVzPjx5ZWFyPjE5OTg8L3ll
YXI+PC9kYXRlcz48aXNibj4wMDM2LTQ4Mjc8L2lzYm4+PGFjY2Vzc2lvbi1udW0+V09TOjAwMDA3
ODQ5ODUwMDAwMTwvYWNjZXNzaW9uLW51bT48dXJscz48cmVsYXRlZC11cmxzPjx1cmw+Jmx0O0dv
IHRvIElTSSZndDs6Ly9XT1M6MDAwMDc4NDk4NTAwMDAxPC91cmw+PC9yZWxhdGVkLXVybHM+PC91
cmxzPjxlbGVjdHJvbmljLXJlc291cmNlLW51bT5Eb2kgMTAuMTA4MC8wMDM2NDgyNy4xOTk4LjEw
NDIwNDQ1PC9lbGVjdHJvbmljLXJlc291cmNlLW51bT48bGFuZ3VhZ2U+RW5nbGlzaDwvbGFuZ3Vh
Z2U+PC9yZWNvcmQ+PC9DaXRlPjxDaXRlPjxBdXRob3I+RGFscGFkYWRvPC9BdXRob3I+PFllYXI+
MjAwMDwvWWVhcj48UmVjTnVtPjE2Nzk8L1JlY051bT48cmVjb3JkPjxyZWMtbnVtYmVyPjE2Nzk8
L3JlYy1udW1iZXI+PGZvcmVpZ24ta2V5cz48a2V5IGFwcD0iRU4iIGRiLWlkPSJ6ejB6cHRkd3Qy
ZXNmNmUwejA1cGV0YXZkYTJ2MjV3ZndzeDkiIHRpbWVzdGFtcD0iMTcxMzI0NzY0NSI+MTY3OTwv
a2V5PjwvZm9yZWlnbi1rZXlzPjxyZWYtdHlwZSBuYW1lPSJKb3VybmFsIEFydGljbGUiPjE3PC9y
ZWYtdHlwZT48Y29udHJpYnV0b3JzPjxhdXRob3JzPjxhdXRob3I+RGFscGFkYWRvLCBQLjwvYXV0
aG9yPjxhdXRob3I+RWxsZXJ0c2VuLCBCLjwvYXV0aG9yPjxhdXRob3I+TWVsbGUsIFcuPC9hdXRo
b3I+PGF1dGhvcj5Eb21tYXNuZXMsIEEuPC9hdXRob3I+PC9hdXRob3JzPjwvY29udHJpYnV0b3Jz
PjxhdXRoLWFkZHJlc3M+SW5zdCBNYXJpbmUgUmVzLCBOLTU4MTcgQmVyZ2VuLCBOb3J3YXk8L2F1
dGgtYWRkcmVzcz48dGl0bGVzPjx0aXRsZT5Gb29kIGFuZCBmZWVkaW5nIGNvbmRpdGlvbnMgb2Yg
Tm9yd2VnaWFuIHNwcmluZy1zcGF3bmluZyBoZXJyaW5nICgmI3hEOykgdGhyb3VnaCBpdHMgZmVl
ZGluZyBtaWdyYXRpb25zPC90aXRsZT48c2Vjb25kYXJ5LXRpdGxlPkljZXMgSm91cm5hbCBvZiBN
YXJpbmUgU2NpZW5jZTwvc2Vjb25kYXJ5LXRpdGxlPjxhbHQtdGl0bGU+SWNlcyBKIE1hciBTY2k8
L2FsdC10aXRsZT48L3RpdGxlcz48cGVyaW9kaWNhbD48ZnVsbC10aXRsZT5JY2VzIEpvdXJuYWwg
b2YgTWFyaW5lIFNjaWVuY2U8L2Z1bGwtdGl0bGU+PGFiYnItMT5JY2VzIEogTWFyIFNjaTwvYWJi
ci0xPjwvcGVyaW9kaWNhbD48YWx0LXBlcmlvZGljYWw+PGZ1bGwtdGl0bGU+SWNlcyBKb3VybmFs
IG9mIE1hcmluZSBTY2llbmNlPC9mdWxsLXRpdGxlPjxhYmJyLTE+SWNlcyBKIE1hciBTY2k8L2Fi
YnItMT48L2FsdC1wZXJpb2RpY2FsPjxwYWdlcz44NDMtODU3PC9wYWdlcz48dm9sdW1lPjU3PC92
b2x1bWU+PG51bWJlcj40PC9udW1iZXI+PGtleXdvcmRzPjxrZXl3b3JkPmZlZWRpbmcgZWNvbG9n
eTwva2V5d29yZD48a2V5d29yZD5oZXJyaW5nPC9rZXl3b3JkPjxrZXl3b3JkPm5vcndlZ2lhbiBz
ZWE8L2tleXdvcmQ+PGtleXdvcmQ+cHJleSBzZWxlY3Rpb248L2tleXdvcmQ+PGtleXdvcmQ+em9v
cGxhbmt0b248L2tleXdvcmQ+PGtleXdvcmQ+c2FtcGxpbmcgem9vcGxhbmt0b248L2tleXdvcmQ+
PGtleXdvcmQ+c2VhPC9rZXl3b3JkPjxrZXl3b3JkPnN1bW1lcjwva2V5d29yZD48a2V5d29yZD5t
YWNyb3pvb3BsYW5rdG9uPC9rZXl3b3JkPjxrZXl3b3JkPm1pY3JvbmVrdG9uPC9rZXl3b3JkPjxr
ZXl3b3JkPmFidW5kYW5jZTwva2V5d29yZD48a2V5d29yZD5jb3BlcG9kczwva2V5d29yZD48a2V5
d29yZD5iaW9tYXNzPC9rZXl3b3JkPjwva2V5d29yZHM+PGRhdGVzPjx5ZWFyPjIwMDA8L3llYXI+
PHB1Yi1kYXRlcz48ZGF0ZT5BdWc8L2RhdGU+PC9wdWItZGF0ZXM+PC9kYXRlcz48aXNibj4xMDU0
LTMxMzk8L2lzYm4+PGFjY2Vzc2lvbi1udW0+V09TOjAwMDA4OTkzMzgwMDAwNjwvYWNjZXNzaW9u
LW51bT48dXJscz48cmVsYXRlZC11cmxzPjx1cmw+Jmx0O0dvIHRvIElTSSZndDs6Ly9XT1M6MDAw
MDg5OTMzODAwMDA2PC91cmw+PC9yZWxhdGVkLXVybHM+PC91cmxzPjxlbGVjdHJvbmljLXJlc291
cmNlLW51bT4xMC4xMDA2L2ptc2MuMjAwMC4wNTczPC9lbGVjdHJvbmljLXJlc291cmNlLW51bT48
bGFuZ3VhZ2U+RW5nbGlzaDwvbGFuZ3VhZ2U+PC9yZWNvcmQ+PC9DaXRlPjwvRW5kTm90ZT5=
</w:fldData>
        </w:fldChar>
      </w:r>
      <w:r w:rsidR="002F5E69" w:rsidRPr="00075C3A">
        <w:rPr>
          <w:rFonts w:ascii="Times New Roman" w:hAnsi="Times New Roman" w:cs="Times New Roman"/>
          <w:lang w:val="en-US"/>
        </w:rPr>
        <w:instrText xml:space="preserve"> ADDIN EN.CITE.DATA </w:instrText>
      </w:r>
      <w:r w:rsidR="002F5E69" w:rsidRPr="00075C3A">
        <w:rPr>
          <w:rFonts w:ascii="Times New Roman" w:hAnsi="Times New Roman" w:cs="Times New Roman"/>
          <w:lang w:val="en-US"/>
        </w:rPr>
      </w:r>
      <w:r w:rsidR="002F5E69" w:rsidRPr="00075C3A">
        <w:rPr>
          <w:rFonts w:ascii="Times New Roman" w:hAnsi="Times New Roman" w:cs="Times New Roman"/>
          <w:lang w:val="en-US"/>
        </w:rPr>
        <w:fldChar w:fldCharType="end"/>
      </w:r>
      <w:r w:rsidR="002F5E69" w:rsidRPr="00075C3A">
        <w:rPr>
          <w:rFonts w:ascii="Times New Roman" w:hAnsi="Times New Roman" w:cs="Times New Roman"/>
          <w:lang w:val="en-US"/>
        </w:rPr>
      </w:r>
      <w:r w:rsidR="002F5E69" w:rsidRPr="00075C3A">
        <w:rPr>
          <w:rFonts w:ascii="Times New Roman" w:hAnsi="Times New Roman" w:cs="Times New Roman"/>
          <w:lang w:val="en-US"/>
        </w:rPr>
        <w:fldChar w:fldCharType="separate"/>
      </w:r>
      <w:r w:rsidR="002F5E69" w:rsidRPr="00075C3A">
        <w:rPr>
          <w:rFonts w:ascii="Times New Roman" w:hAnsi="Times New Roman" w:cs="Times New Roman"/>
          <w:noProof/>
          <w:lang w:val="en-US"/>
        </w:rPr>
        <w:t>(Gjosæter, 1998; Dalpadado</w:t>
      </w:r>
      <w:r w:rsidR="002F5E69" w:rsidRPr="00075C3A">
        <w:rPr>
          <w:rFonts w:ascii="Times New Roman" w:hAnsi="Times New Roman" w:cs="Times New Roman"/>
          <w:i/>
          <w:noProof/>
          <w:lang w:val="en-US"/>
        </w:rPr>
        <w:t xml:space="preserve"> et al.</w:t>
      </w:r>
      <w:r w:rsidR="002F5E69" w:rsidRPr="00075C3A">
        <w:rPr>
          <w:rFonts w:ascii="Times New Roman" w:hAnsi="Times New Roman" w:cs="Times New Roman"/>
          <w:noProof/>
          <w:lang w:val="en-US"/>
        </w:rPr>
        <w:t>, 2000)</w:t>
      </w:r>
      <w:r w:rsidR="002F5E69" w:rsidRPr="00075C3A">
        <w:rPr>
          <w:rFonts w:ascii="Times New Roman" w:hAnsi="Times New Roman" w:cs="Times New Roman"/>
          <w:lang w:val="en-US"/>
        </w:rPr>
        <w:fldChar w:fldCharType="end"/>
      </w:r>
      <w:r w:rsidR="00B40C82" w:rsidRPr="00075C3A">
        <w:rPr>
          <w:rFonts w:ascii="Times New Roman" w:hAnsi="Times New Roman" w:cs="Times New Roman"/>
          <w:lang w:val="en-US"/>
        </w:rPr>
        <w:t xml:space="preserve">. </w:t>
      </w:r>
      <w:r w:rsidR="00422BC8" w:rsidRPr="00075C3A">
        <w:rPr>
          <w:rFonts w:ascii="Times New Roman" w:hAnsi="Times New Roman" w:cs="Times New Roman"/>
          <w:lang w:val="en-US"/>
        </w:rPr>
        <w:t xml:space="preserve">Which is reflected in the increased biomass of fish species entering the fjord systems. </w:t>
      </w:r>
      <w:r w:rsidR="00B40C82" w:rsidRPr="00075C3A">
        <w:rPr>
          <w:rFonts w:ascii="Times New Roman" w:hAnsi="Times New Roman" w:cs="Times New Roman"/>
          <w:lang w:val="en-US"/>
        </w:rPr>
        <w:t xml:space="preserve">This </w:t>
      </w:r>
      <w:r w:rsidR="00451475" w:rsidRPr="00075C3A">
        <w:rPr>
          <w:rFonts w:ascii="Times New Roman" w:hAnsi="Times New Roman" w:cs="Times New Roman"/>
          <w:lang w:val="en-US"/>
        </w:rPr>
        <w:t xml:space="preserve">timing of reproduction </w:t>
      </w:r>
      <w:r w:rsidR="00B40C82" w:rsidRPr="00075C3A">
        <w:rPr>
          <w:rFonts w:ascii="Times New Roman" w:hAnsi="Times New Roman" w:cs="Times New Roman"/>
          <w:lang w:val="en-US"/>
        </w:rPr>
        <w:t xml:space="preserve">can be seen in light of the “match-mismatch” context </w:t>
      </w:r>
      <w:r w:rsidR="00B40C82" w:rsidRPr="00075C3A">
        <w:rPr>
          <w:rFonts w:ascii="Times New Roman" w:hAnsi="Times New Roman" w:cs="Times New Roman"/>
          <w:lang w:val="en-US"/>
        </w:rPr>
        <w:fldChar w:fldCharType="begin"/>
      </w:r>
      <w:r w:rsidR="00B40C82" w:rsidRPr="00075C3A">
        <w:rPr>
          <w:rFonts w:ascii="Times New Roman" w:hAnsi="Times New Roman" w:cs="Times New Roman"/>
          <w:lang w:val="en-US"/>
        </w:rPr>
        <w:instrText xml:space="preserve"> ADDIN EN.CITE &lt;EndNote&gt;&lt;Cite&gt;&lt;Author&gt;Cushing&lt;/Author&gt;&lt;Year&gt;1990&lt;/Year&gt;&lt;RecNum&gt;1677&lt;/RecNum&gt;&lt;DisplayText&gt;(Cushing, 1990)&lt;/DisplayText&gt;&lt;record&gt;&lt;rec-number&gt;1677&lt;/rec-number&gt;&lt;foreign-keys&gt;&lt;key app="EN" db-id="zz0zptdwt2esf6e0z05petavda2v25wfwsx9" timestamp="1712834228"&gt;1677&lt;/key&gt;&lt;/foreign-keys&gt;&lt;ref-type name="Journal Article"&gt;17&lt;/ref-type&gt;&lt;contributors&gt;&lt;authors&gt;&lt;author&gt;Cushing, D. H.&lt;/author&gt;&lt;/authors&gt;&lt;/contributors&gt;&lt;titles&gt;&lt;title&gt;Plankton Production and Year-Class Strength in Fish Populations - an Update of the Match Mismatch Hypothesis&lt;/title&gt;&lt;secondary-title&gt;Advances in Marine Biology&lt;/secondary-title&gt;&lt;alt-title&gt;Adv Mar Biol&lt;/alt-title&gt;&lt;/titles&gt;&lt;alt-periodical&gt;&lt;full-title&gt;Advances in Marine Biology, Vol 37&lt;/full-title&gt;&lt;abbr-1&gt;Adv Mar Biol&lt;/abbr-1&gt;&lt;/alt-periodical&gt;&lt;pages&gt;249-293&lt;/pages&gt;&lt;volume&gt;26&lt;/volume&gt;&lt;keywords&gt;&lt;keyword&gt;north-atlantic ocean&lt;/keyword&gt;&lt;keyword&gt;english-channel&lt;/keyword&gt;&lt;keyword&gt;herring larvae&lt;/keyword&gt;&lt;keyword&gt;southern bight&lt;/keyword&gt;&lt;keyword&gt;vertical-distribution&lt;/keyword&gt;&lt;keyword&gt;stratified waters&lt;/keyword&gt;&lt;keyword&gt;engraulis-mordax&lt;/keyword&gt;&lt;keyword&gt;st-lawrence&lt;/keyword&gt;&lt;keyword&gt;wind-speed&lt;/keyword&gt;&lt;keyword&gt;sea&lt;/keyword&gt;&lt;/keywords&gt;&lt;dates&gt;&lt;year&gt;1990&lt;/year&gt;&lt;/dates&gt;&lt;isbn&gt;0065-2881&lt;/isbn&gt;&lt;accession-num&gt;WOS:A1990GN55700005&lt;/accession-num&gt;&lt;urls&gt;&lt;related-urls&gt;&lt;url&gt;&amp;lt;Go to ISI&amp;gt;://WOS:A1990GN55700005&lt;/url&gt;&lt;/related-urls&gt;&lt;/urls&gt;&lt;electronic-resource-num&gt;Doi 10.1016/S0065-2881(08)60202-3&lt;/electronic-resource-num&gt;&lt;language&gt;English&lt;/language&gt;&lt;/record&gt;&lt;/Cite&gt;&lt;/EndNote&gt;</w:instrText>
      </w:r>
      <w:r w:rsidR="00B40C82" w:rsidRPr="00075C3A">
        <w:rPr>
          <w:rFonts w:ascii="Times New Roman" w:hAnsi="Times New Roman" w:cs="Times New Roman"/>
          <w:lang w:val="en-US"/>
        </w:rPr>
        <w:fldChar w:fldCharType="separate"/>
      </w:r>
      <w:r w:rsidR="00B40C82" w:rsidRPr="00075C3A">
        <w:rPr>
          <w:rFonts w:ascii="Times New Roman" w:hAnsi="Times New Roman" w:cs="Times New Roman"/>
          <w:noProof/>
          <w:lang w:val="en-US"/>
        </w:rPr>
        <w:t>(Cushing, 1990)</w:t>
      </w:r>
      <w:r w:rsidR="00B40C82" w:rsidRPr="00075C3A">
        <w:rPr>
          <w:rFonts w:ascii="Times New Roman" w:hAnsi="Times New Roman" w:cs="Times New Roman"/>
          <w:lang w:val="en-US"/>
        </w:rPr>
        <w:fldChar w:fldCharType="end"/>
      </w:r>
      <w:r w:rsidR="00422BC8" w:rsidRPr="00075C3A">
        <w:rPr>
          <w:rFonts w:ascii="Times New Roman" w:hAnsi="Times New Roman" w:cs="Times New Roman"/>
          <w:lang w:val="en-US"/>
        </w:rPr>
        <w:t xml:space="preserve"> where food availability is crucial </w:t>
      </w:r>
      <w:r w:rsidR="00451475" w:rsidRPr="00075C3A">
        <w:rPr>
          <w:rFonts w:ascii="Times New Roman" w:hAnsi="Times New Roman" w:cs="Times New Roman"/>
          <w:lang w:val="en-US"/>
        </w:rPr>
        <w:t xml:space="preserve">when </w:t>
      </w:r>
      <w:r w:rsidR="00422BC8" w:rsidRPr="00075C3A">
        <w:rPr>
          <w:rFonts w:ascii="Times New Roman" w:hAnsi="Times New Roman" w:cs="Times New Roman"/>
          <w:lang w:val="en-US"/>
        </w:rPr>
        <w:t>the newly hatched fish larvae</w:t>
      </w:r>
      <w:r w:rsidR="00451475" w:rsidRPr="00075C3A">
        <w:rPr>
          <w:rFonts w:ascii="Times New Roman" w:hAnsi="Times New Roman" w:cs="Times New Roman"/>
          <w:lang w:val="en-US"/>
        </w:rPr>
        <w:t xml:space="preserve"> has spent its energy reserve in the yolk sac and starts external feeding</w:t>
      </w:r>
      <w:r w:rsidR="00422BC8" w:rsidRPr="00075C3A">
        <w:rPr>
          <w:rFonts w:ascii="Times New Roman" w:hAnsi="Times New Roman" w:cs="Times New Roman"/>
          <w:lang w:val="en-US"/>
        </w:rPr>
        <w:t xml:space="preserve">. </w:t>
      </w:r>
      <w:r w:rsidR="00451475" w:rsidRPr="00075C3A">
        <w:rPr>
          <w:rFonts w:ascii="Times New Roman" w:hAnsi="Times New Roman" w:cs="Times New Roman"/>
          <w:lang w:val="en-US"/>
        </w:rPr>
        <w:t>T</w:t>
      </w:r>
      <w:r w:rsidR="00422BC8" w:rsidRPr="00075C3A">
        <w:rPr>
          <w:rFonts w:ascii="Times New Roman" w:hAnsi="Times New Roman" w:cs="Times New Roman"/>
          <w:lang w:val="en-US"/>
        </w:rPr>
        <w:t xml:space="preserve">hese larvae feed mostly on zooplankton, which </w:t>
      </w:r>
      <w:r w:rsidR="00451475" w:rsidRPr="00075C3A">
        <w:rPr>
          <w:rFonts w:ascii="Times New Roman" w:hAnsi="Times New Roman" w:cs="Times New Roman"/>
          <w:lang w:val="en-US"/>
        </w:rPr>
        <w:t xml:space="preserve">is linked to phytoplankton, </w:t>
      </w:r>
      <w:r w:rsidR="002F6FCF" w:rsidRPr="00075C3A">
        <w:rPr>
          <w:rFonts w:ascii="Times New Roman" w:hAnsi="Times New Roman" w:cs="Times New Roman"/>
          <w:lang w:val="en-US"/>
        </w:rPr>
        <w:t xml:space="preserve">in </w:t>
      </w:r>
      <w:r w:rsidR="00451475" w:rsidRPr="00075C3A">
        <w:rPr>
          <w:rFonts w:ascii="Times New Roman" w:hAnsi="Times New Roman" w:cs="Times New Roman"/>
          <w:lang w:val="en-US"/>
        </w:rPr>
        <w:t xml:space="preserve">which </w:t>
      </w:r>
      <w:r w:rsidR="00422BC8" w:rsidRPr="00075C3A">
        <w:rPr>
          <w:rFonts w:ascii="Times New Roman" w:hAnsi="Times New Roman" w:cs="Times New Roman"/>
          <w:lang w:val="en-US"/>
        </w:rPr>
        <w:t xml:space="preserve">blooms </w:t>
      </w:r>
      <w:r w:rsidR="002F6FCF" w:rsidRPr="00075C3A">
        <w:rPr>
          <w:rFonts w:ascii="Times New Roman" w:hAnsi="Times New Roman" w:cs="Times New Roman"/>
          <w:lang w:val="en-US"/>
        </w:rPr>
        <w:t>are</w:t>
      </w:r>
      <w:r w:rsidR="00451475" w:rsidRPr="00075C3A">
        <w:rPr>
          <w:rFonts w:ascii="Times New Roman" w:hAnsi="Times New Roman" w:cs="Times New Roman"/>
          <w:lang w:val="en-US"/>
        </w:rPr>
        <w:t xml:space="preserve"> conditioned </w:t>
      </w:r>
      <w:r w:rsidR="002F6FCF" w:rsidRPr="00075C3A">
        <w:rPr>
          <w:rFonts w:ascii="Times New Roman" w:hAnsi="Times New Roman" w:cs="Times New Roman"/>
          <w:lang w:val="en-US"/>
        </w:rPr>
        <w:t>on light and nutrient availability</w:t>
      </w:r>
      <w:r w:rsidR="00422BC8" w:rsidRPr="00075C3A">
        <w:rPr>
          <w:rFonts w:ascii="Times New Roman" w:hAnsi="Times New Roman" w:cs="Times New Roman"/>
          <w:lang w:val="en-US"/>
        </w:rPr>
        <w:t xml:space="preserve">, initiated by the cascading effects that </w:t>
      </w:r>
      <w:r w:rsidR="002F6FCF" w:rsidRPr="00075C3A">
        <w:rPr>
          <w:rFonts w:ascii="Times New Roman" w:hAnsi="Times New Roman" w:cs="Times New Roman"/>
          <w:lang w:val="en-US"/>
        </w:rPr>
        <w:t>occur</w:t>
      </w:r>
      <w:r w:rsidR="00422BC8" w:rsidRPr="00075C3A">
        <w:rPr>
          <w:rFonts w:ascii="Times New Roman" w:hAnsi="Times New Roman" w:cs="Times New Roman"/>
          <w:lang w:val="en-US"/>
        </w:rPr>
        <w:t xml:space="preserve"> in </w:t>
      </w:r>
      <w:r w:rsidR="00451475" w:rsidRPr="00075C3A">
        <w:rPr>
          <w:rFonts w:ascii="Times New Roman" w:hAnsi="Times New Roman" w:cs="Times New Roman"/>
          <w:lang w:val="en-US"/>
        </w:rPr>
        <w:t>this season</w:t>
      </w:r>
      <w:r w:rsidR="002F6FCF" w:rsidRPr="00075C3A">
        <w:rPr>
          <w:rFonts w:ascii="Times New Roman" w:hAnsi="Times New Roman" w:cs="Times New Roman"/>
          <w:lang w:val="en-US"/>
        </w:rPr>
        <w:t xml:space="preserve"> </w:t>
      </w:r>
      <w:r w:rsidR="002F6FCF" w:rsidRPr="00075C3A">
        <w:rPr>
          <w:rFonts w:ascii="Times New Roman" w:hAnsi="Times New Roman" w:cs="Times New Roman"/>
          <w:lang w:val="en-US"/>
        </w:rPr>
        <w:fldChar w:fldCharType="begin">
          <w:fldData xml:space="preserve">PEVuZE5vdGU+PENpdGU+PEF1dGhvcj5WaXNzZXI8L0F1dGhvcj48WWVhcj4yMDIwPC9ZZWFyPjxS
ZWNOdW0+MTY3NjwvUmVjTnVtPjxEaXNwbGF5VGV4dD4oVmlzc2VyPHN0eWxlIGZhY2U9Iml0YWxp
YyI+IGV0IGFsLjwvc3R5bGU+LCAyMDIwKTwvRGlzcGxheVRleHQ+PHJlY29yZD48cmVjLW51bWJl
cj4xNjc2PC9yZWMtbnVtYmVyPjxmb3JlaWduLWtleXM+PGtleSBhcHA9IkVOIiBkYi1pZD0ienow
enB0ZHd0MmVzZjZlMHowNXBldGF2ZGEydjI1d2Z3c3g5IiB0aW1lc3RhbXA9IjE3MTI4MzMwNDMi
PjE2NzY8L2tleT48L2ZvcmVpZ24ta2V5cz48cmVmLXR5cGUgbmFtZT0iSm91cm5hbCBBcnRpY2xl
Ij4xNzwvcmVmLXR5cGU+PGNvbnRyaWJ1dG9ycz48YXV0aG9ycz48YXV0aG9yPlZpc3NlciwgQS4g
Vy48L2F1dGhvcj48YXV0aG9yPkJydW4sIFAuPC9hdXRob3I+PGF1dGhvcj5DaGFrcmFib3J0eSwg
Uy48L2F1dGhvcj48YXV0aG9yPkRlbmNrZXIsIFQuIFMuPC9hdXRob3I+PGF1dGhvcj52YW4gRGVu
ZGVyZW4sIFAuIEQuPC9hdXRob3I+PGF1dGhvcj52YW4gR2VtZXJ0LCBSLjwvYXV0aG9yPjxhdXRo
b3I+R3LDqXZlLCBILiBWLjwvYXV0aG9yPjxhdXRob3I+SGVpbG1hbm4sIEkuPC9hdXRob3I+PGF1
dGhvcj5Ib2xtLCBNLiBXLjwvYXV0aG9yPjxhdXRob3I+SsOzbmFzZMOzdHRpciwgUy4gSC48L2F1
dGhvcj48YXV0aG9yPktlbml0eiwgSy4gTS48L2F1dGhvcj48YXV0aG9yPktpb3Jib2UsIFQuPC9h
dXRob3I+PGF1dGhvcj5MaW5kZWdyZW4sIE0uPC9hdXRob3I+PGF1dGhvcj5NYXJpYW5pLCBQLjwv
YXV0aG9yPjxhdXRob3I+TmllbHNlbiwgTC4gVC48L2F1dGhvcj48YXV0aG9yPlBhbmNpYywgTS48
L2F1dGhvcj48YXV0aG9yPlBheW5lLCBNLjwvYXV0aG9yPjxhdXRob3I+UMOpY3VjaGV0LCBMLjwv
YXV0aG9yPjxhdXRob3I+U2NobmVkbGVyLU1leWVyLCBOLiBBLjwvYXV0aG9yPjxhdXRob3I+VGh5
Z2VzZW4sIFUuIEguPC9hdXRob3I+PGF1dGhvcj5Uw7ZybnJvb3MsIEEuPC9hdXRob3I+PGF1dGhv
cj5BbmRlcnNlbiwgSy4gSC48L2F1dGhvcj48L2F1dGhvcnM+PC9jb250cmlidXRvcnM+PGF1dGgt
YWRkcmVzcz5UZWNoIFVuaXYgRGVubWFyaywgVktSIEN0ciBPY2VhbiBMaWZlLCBOYXRsIEluc3Qg
QXF1YXQgUmVzb3VyY2VzLCBESy0yODAwIEx5bmdieSwgRGVubWFyayYjeEQ7U3dpc3MgRmVkIFJl
cyBJbnN0IFdTTCwgQ0gtODkwMyBCaXJtZW5zZG9yZiwgU3dpdHplcmxhbmQmI3hEO1Jvc2tpbGRl
IFVuaXYsIERlcHQgU2NpICZhbXA7IEVudmlyb25tLCBVbml2IFZlaiAxLCBESy00MDAwIFJvc2tp
bGRlLCBEZW5tYXJrJiN4RDtUZWNoIFVuaXYgRGVubWFyaywgVktSIEN0ciBPY2VhbiBMaWZlLCBD
b21wdXRlLCBESy0yODAwIEx5bmdieSwgRGVubWFyayYjeEQ7U2NyaXBwcyBJbnN0IE9jZWFub2cs
IExhIEpvbGxhLCBDQSA5MjA5MyBVU0EmI3hEO1VpVCBBcmN0aWMgVW5pdiBOb3J3YXksIE5vcndl
Z2lhbiBDb2xsIEZpc2hlcnkgU2NpLCBOLTkwMzcgVHJvbXNvLCBOb3J3YXkmI3hEO0FibyBBa2Fk
IFVuaXYsIFR1b21pb2tpcmtvbnRvcmkgMywgVHVya3UgMjA1MDAsIEZpbmxhbmQmI3hEO0Fhcmh1
cyBVbml2LCBEZXB0IEJpb3NjaSBMYWtlIEVjb2wsIFZlamxzb3ZlaiAyNSwgREstODYwMCBTaWxr
ZWJvcmcsIERlbm1hcmsmI3hEO0xlaWJuaXogSW5zdCBGcmVzaHdhdGVyIEVjb2wgJmFtcDsgSW5s
YW5kIEZpc2hlcmllcywgRGVwdCBCaW9sICZhbXA7IEVjb2wgRmlzaGVzLCBNdWdnZWxzZWVkYW1t
IDMxMCwgRC0xMjU4NyBCZXJsaW4sIEdlcm1hbnk8L2F1dGgtYWRkcmVzcz48dGl0bGVzPjx0aXRs
ZT5TZWFzb25hbCBzdHJhdGVnaWVzIGluIHRoZSB3b3JsZCZhcG9zO3Mgb2NlYW5zPC90aXRsZT48
c2Vjb25kYXJ5LXRpdGxlPlByb2dyZXNzIGluIE9jZWFub2dyYXBoeTwvc2Vjb25kYXJ5LXRpdGxl
PjxhbHQtdGl0bGU+UHJvZyBPY2Vhbm9ncjwvYWx0LXRpdGxlPjwvdGl0bGVzPjxwZXJpb2RpY2Fs
PjxmdWxsLXRpdGxlPlByb2dyZXNzIGluIE9jZWFub2dyYXBoeTwvZnVsbC10aXRsZT48YWJici0x
PlByb2cgT2NlYW5vZ3I8L2FiYnItMT48L3BlcmlvZGljYWw+PGFsdC1wZXJpb2RpY2FsPjxmdWxs
LXRpdGxlPlByb2dyZXNzIGluIE9jZWFub2dyYXBoeTwvZnVsbC10aXRsZT48YWJici0xPlByb2cg
T2NlYW5vZ3I8L2FiYnItMT48L2FsdC1wZXJpb2RpY2FsPjx2b2x1bWU+MTg5PC92b2x1bWU+PGtl
eXdvcmRzPjxrZXl3b3JkPnByb3Rvem9hPC9rZXl3b3JkPjxrZXl3b3JkPmNvcGVwb2RzPC9rZXl3
b3JkPjxrZXl3b3JkPmZpc2g8L2tleXdvcmQ+PGtleXdvcmQ+b3B0aW1hbCBiZWhhdmlvdXI8L2tl
eXdvcmQ+PGtleXdvcmQ+bGlmZS1oaXN0b3J5PC9rZXl3b3JkPjxrZXl3b3JkPmNhbGFudXMtZmlu
bWFyY2hpY3VzPC9rZXl3b3JkPjxrZXl3b3JkPmxpcGlkIHN0b3JhZ2U8L2tleXdvcmQ+PGtleXdv
cmQ+d2F4IGVzdGVyczwva2V5d29yZD48a2V5d29yZD5ub3J0aC1zZWE8L2tleXdvcmQ+PGtleXdv
cmQ+ZXZvbHV0aW9uYXJ5IGR5bmFtaWNzPC9rZXl3b3JkPjxrZXl3b3JkPmFubnVhbCByb3V0aW5l
czwva2V5d29yZD48a2V5d29yZD5ibHVlZmluIHR1bmE8L2tleXdvcmQ+PGtleXdvcmQ+dGhlcm1h
bCB0aW1lPC9rZXl3b3JkPjxrZXl3b3JkPmZhdHR5LWFjaWRzPC9rZXl3b3JkPjwva2V5d29yZHM+
PGRhdGVzPjx5ZWFyPjIwMjA8L3llYXI+PHB1Yi1kYXRlcz48ZGF0ZT5Ob3YtRGVjPC9kYXRlPjwv
cHViLWRhdGVzPjwvZGF0ZXM+PGlzYm4+MDA3OS02NjExPC9pc2JuPjxhY2Nlc3Npb24tbnVtPldP
UzowMDA1OTYxOTczMDAwMDE8L2FjY2Vzc2lvbi1udW0+PHVybHM+PHJlbGF0ZWQtdXJscz48dXJs
PiZsdDtHbyB0byBJU0kmZ3Q7Oi8vV09TOjAwMDU5NjE5NzMwMDAwMTwvdXJsPjwvcmVsYXRlZC11
cmxzPjwvdXJscz48ZWxlY3Ryb25pYy1yZXNvdXJjZS1udW0+QVJUTiAxMDI0NjYmI3hEOzEwLjEw
MTYvai5wb2NlYW4uMjAyMC4xMDI0NjY8L2VsZWN0cm9uaWMtcmVzb3VyY2UtbnVtPjxsYW5ndWFn
ZT5FbmdsaXNoPC9sYW5ndWFnZT48L3JlY29yZD48L0NpdGU+PC9FbmROb3RlPgB=
</w:fldData>
        </w:fldChar>
      </w:r>
      <w:r w:rsidR="002F6FCF" w:rsidRPr="00075C3A">
        <w:rPr>
          <w:rFonts w:ascii="Times New Roman" w:hAnsi="Times New Roman" w:cs="Times New Roman"/>
          <w:lang w:val="en-US"/>
        </w:rPr>
        <w:instrText xml:space="preserve"> ADDIN EN.CITE </w:instrText>
      </w:r>
      <w:r w:rsidR="002F6FCF" w:rsidRPr="00075C3A">
        <w:rPr>
          <w:rFonts w:ascii="Times New Roman" w:hAnsi="Times New Roman" w:cs="Times New Roman"/>
          <w:lang w:val="en-US"/>
        </w:rPr>
        <w:fldChar w:fldCharType="begin">
          <w:fldData xml:space="preserve">PEVuZE5vdGU+PENpdGU+PEF1dGhvcj5WaXNzZXI8L0F1dGhvcj48WWVhcj4yMDIwPC9ZZWFyPjxS
ZWNOdW0+MTY3NjwvUmVjTnVtPjxEaXNwbGF5VGV4dD4oVmlzc2VyPHN0eWxlIGZhY2U9Iml0YWxp
YyI+IGV0IGFsLjwvc3R5bGU+LCAyMDIwKTwvRGlzcGxheVRleHQ+PHJlY29yZD48cmVjLW51bWJl
cj4xNjc2PC9yZWMtbnVtYmVyPjxmb3JlaWduLWtleXM+PGtleSBhcHA9IkVOIiBkYi1pZD0ienow
enB0ZHd0MmVzZjZlMHowNXBldGF2ZGEydjI1d2Z3c3g5IiB0aW1lc3RhbXA9IjE3MTI4MzMwNDMi
PjE2NzY8L2tleT48L2ZvcmVpZ24ta2V5cz48cmVmLXR5cGUgbmFtZT0iSm91cm5hbCBBcnRpY2xl
Ij4xNzwvcmVmLXR5cGU+PGNvbnRyaWJ1dG9ycz48YXV0aG9ycz48YXV0aG9yPlZpc3NlciwgQS4g
Vy48L2F1dGhvcj48YXV0aG9yPkJydW4sIFAuPC9hdXRob3I+PGF1dGhvcj5DaGFrcmFib3J0eSwg
Uy48L2F1dGhvcj48YXV0aG9yPkRlbmNrZXIsIFQuIFMuPC9hdXRob3I+PGF1dGhvcj52YW4gRGVu
ZGVyZW4sIFAuIEQuPC9hdXRob3I+PGF1dGhvcj52YW4gR2VtZXJ0LCBSLjwvYXV0aG9yPjxhdXRo
b3I+R3LDqXZlLCBILiBWLjwvYXV0aG9yPjxhdXRob3I+SGVpbG1hbm4sIEkuPC9hdXRob3I+PGF1
dGhvcj5Ib2xtLCBNLiBXLjwvYXV0aG9yPjxhdXRob3I+SsOzbmFzZMOzdHRpciwgUy4gSC48L2F1
dGhvcj48YXV0aG9yPktlbml0eiwgSy4gTS48L2F1dGhvcj48YXV0aG9yPktpb3Jib2UsIFQuPC9h
dXRob3I+PGF1dGhvcj5MaW5kZWdyZW4sIE0uPC9hdXRob3I+PGF1dGhvcj5NYXJpYW5pLCBQLjwv
YXV0aG9yPjxhdXRob3I+TmllbHNlbiwgTC4gVC48L2F1dGhvcj48YXV0aG9yPlBhbmNpYywgTS48
L2F1dGhvcj48YXV0aG9yPlBheW5lLCBNLjwvYXV0aG9yPjxhdXRob3I+UMOpY3VjaGV0LCBMLjwv
YXV0aG9yPjxhdXRob3I+U2NobmVkbGVyLU1leWVyLCBOLiBBLjwvYXV0aG9yPjxhdXRob3I+VGh5
Z2VzZW4sIFUuIEguPC9hdXRob3I+PGF1dGhvcj5Uw7ZybnJvb3MsIEEuPC9hdXRob3I+PGF1dGhv
cj5BbmRlcnNlbiwgSy4gSC48L2F1dGhvcj48L2F1dGhvcnM+PC9jb250cmlidXRvcnM+PGF1dGgt
YWRkcmVzcz5UZWNoIFVuaXYgRGVubWFyaywgVktSIEN0ciBPY2VhbiBMaWZlLCBOYXRsIEluc3Qg
QXF1YXQgUmVzb3VyY2VzLCBESy0yODAwIEx5bmdieSwgRGVubWFyayYjeEQ7U3dpc3MgRmVkIFJl
cyBJbnN0IFdTTCwgQ0gtODkwMyBCaXJtZW5zZG9yZiwgU3dpdHplcmxhbmQmI3hEO1Jvc2tpbGRl
IFVuaXYsIERlcHQgU2NpICZhbXA7IEVudmlyb25tLCBVbml2IFZlaiAxLCBESy00MDAwIFJvc2tp
bGRlLCBEZW5tYXJrJiN4RDtUZWNoIFVuaXYgRGVubWFyaywgVktSIEN0ciBPY2VhbiBMaWZlLCBD
b21wdXRlLCBESy0yODAwIEx5bmdieSwgRGVubWFyayYjeEQ7U2NyaXBwcyBJbnN0IE9jZWFub2cs
IExhIEpvbGxhLCBDQSA5MjA5MyBVU0EmI3hEO1VpVCBBcmN0aWMgVW5pdiBOb3J3YXksIE5vcndl
Z2lhbiBDb2xsIEZpc2hlcnkgU2NpLCBOLTkwMzcgVHJvbXNvLCBOb3J3YXkmI3hEO0FibyBBa2Fk
IFVuaXYsIFR1b21pb2tpcmtvbnRvcmkgMywgVHVya3UgMjA1MDAsIEZpbmxhbmQmI3hEO0Fhcmh1
cyBVbml2LCBEZXB0IEJpb3NjaSBMYWtlIEVjb2wsIFZlamxzb3ZlaiAyNSwgREstODYwMCBTaWxr
ZWJvcmcsIERlbm1hcmsmI3hEO0xlaWJuaXogSW5zdCBGcmVzaHdhdGVyIEVjb2wgJmFtcDsgSW5s
YW5kIEZpc2hlcmllcywgRGVwdCBCaW9sICZhbXA7IEVjb2wgRmlzaGVzLCBNdWdnZWxzZWVkYW1t
IDMxMCwgRC0xMjU4NyBCZXJsaW4sIEdlcm1hbnk8L2F1dGgtYWRkcmVzcz48dGl0bGVzPjx0aXRs
ZT5TZWFzb25hbCBzdHJhdGVnaWVzIGluIHRoZSB3b3JsZCZhcG9zO3Mgb2NlYW5zPC90aXRsZT48
c2Vjb25kYXJ5LXRpdGxlPlByb2dyZXNzIGluIE9jZWFub2dyYXBoeTwvc2Vjb25kYXJ5LXRpdGxl
PjxhbHQtdGl0bGU+UHJvZyBPY2Vhbm9ncjwvYWx0LXRpdGxlPjwvdGl0bGVzPjxwZXJpb2RpY2Fs
PjxmdWxsLXRpdGxlPlByb2dyZXNzIGluIE9jZWFub2dyYXBoeTwvZnVsbC10aXRsZT48YWJici0x
PlByb2cgT2NlYW5vZ3I8L2FiYnItMT48L3BlcmlvZGljYWw+PGFsdC1wZXJpb2RpY2FsPjxmdWxs
LXRpdGxlPlByb2dyZXNzIGluIE9jZWFub2dyYXBoeTwvZnVsbC10aXRsZT48YWJici0xPlByb2cg
T2NlYW5vZ3I8L2FiYnItMT48L2FsdC1wZXJpb2RpY2FsPjx2b2x1bWU+MTg5PC92b2x1bWU+PGtl
eXdvcmRzPjxrZXl3b3JkPnByb3Rvem9hPC9rZXl3b3JkPjxrZXl3b3JkPmNvcGVwb2RzPC9rZXl3
b3JkPjxrZXl3b3JkPmZpc2g8L2tleXdvcmQ+PGtleXdvcmQ+b3B0aW1hbCBiZWhhdmlvdXI8L2tl
eXdvcmQ+PGtleXdvcmQ+bGlmZS1oaXN0b3J5PC9rZXl3b3JkPjxrZXl3b3JkPmNhbGFudXMtZmlu
bWFyY2hpY3VzPC9rZXl3b3JkPjxrZXl3b3JkPmxpcGlkIHN0b3JhZ2U8L2tleXdvcmQ+PGtleXdv
cmQ+d2F4IGVzdGVyczwva2V5d29yZD48a2V5d29yZD5ub3J0aC1zZWE8L2tleXdvcmQ+PGtleXdv
cmQ+ZXZvbHV0aW9uYXJ5IGR5bmFtaWNzPC9rZXl3b3JkPjxrZXl3b3JkPmFubnVhbCByb3V0aW5l
czwva2V5d29yZD48a2V5d29yZD5ibHVlZmluIHR1bmE8L2tleXdvcmQ+PGtleXdvcmQ+dGhlcm1h
bCB0aW1lPC9rZXl3b3JkPjxrZXl3b3JkPmZhdHR5LWFjaWRzPC9rZXl3b3JkPjwva2V5d29yZHM+
PGRhdGVzPjx5ZWFyPjIwMjA8L3llYXI+PHB1Yi1kYXRlcz48ZGF0ZT5Ob3YtRGVjPC9kYXRlPjwv
cHViLWRhdGVzPjwvZGF0ZXM+PGlzYm4+MDA3OS02NjExPC9pc2JuPjxhY2Nlc3Npb24tbnVtPldP
UzowMDA1OTYxOTczMDAwMDE8L2FjY2Vzc2lvbi1udW0+PHVybHM+PHJlbGF0ZWQtdXJscz48dXJs
PiZsdDtHbyB0byBJU0kmZ3Q7Oi8vV09TOjAwMDU5NjE5NzMwMDAwMTwvdXJsPjwvcmVsYXRlZC11
cmxzPjwvdXJscz48ZWxlY3Ryb25pYy1yZXNvdXJjZS1udW0+QVJUTiAxMDI0NjYmI3hEOzEwLjEw
MTYvai5wb2NlYW4uMjAyMC4xMDI0NjY8L2VsZWN0cm9uaWMtcmVzb3VyY2UtbnVtPjxsYW5ndWFn
ZT5FbmdsaXNoPC9sYW5ndWFnZT48L3JlY29yZD48L0NpdGU+PC9FbmROb3RlPgB=
</w:fldData>
        </w:fldChar>
      </w:r>
      <w:r w:rsidR="002F6FCF" w:rsidRPr="00075C3A">
        <w:rPr>
          <w:rFonts w:ascii="Times New Roman" w:hAnsi="Times New Roman" w:cs="Times New Roman"/>
          <w:lang w:val="en-US"/>
        </w:rPr>
        <w:instrText xml:space="preserve"> ADDIN EN.CITE.DATA </w:instrText>
      </w:r>
      <w:r w:rsidR="002F6FCF" w:rsidRPr="00075C3A">
        <w:rPr>
          <w:rFonts w:ascii="Times New Roman" w:hAnsi="Times New Roman" w:cs="Times New Roman"/>
          <w:lang w:val="en-US"/>
        </w:rPr>
      </w:r>
      <w:r w:rsidR="002F6FCF" w:rsidRPr="00075C3A">
        <w:rPr>
          <w:rFonts w:ascii="Times New Roman" w:hAnsi="Times New Roman" w:cs="Times New Roman"/>
          <w:lang w:val="en-US"/>
        </w:rPr>
        <w:fldChar w:fldCharType="end"/>
      </w:r>
      <w:r w:rsidR="002F6FCF" w:rsidRPr="00075C3A">
        <w:rPr>
          <w:rFonts w:ascii="Times New Roman" w:hAnsi="Times New Roman" w:cs="Times New Roman"/>
          <w:lang w:val="en-US"/>
        </w:rPr>
      </w:r>
      <w:r w:rsidR="002F6FCF" w:rsidRPr="00075C3A">
        <w:rPr>
          <w:rFonts w:ascii="Times New Roman" w:hAnsi="Times New Roman" w:cs="Times New Roman"/>
          <w:lang w:val="en-US"/>
        </w:rPr>
        <w:fldChar w:fldCharType="separate"/>
      </w:r>
      <w:r w:rsidR="002F6FCF" w:rsidRPr="00075C3A">
        <w:rPr>
          <w:rFonts w:ascii="Times New Roman" w:hAnsi="Times New Roman" w:cs="Times New Roman"/>
          <w:noProof/>
          <w:lang w:val="en-US"/>
        </w:rPr>
        <w:t>(Visser</w:t>
      </w:r>
      <w:r w:rsidR="002F6FCF" w:rsidRPr="00075C3A">
        <w:rPr>
          <w:rFonts w:ascii="Times New Roman" w:hAnsi="Times New Roman" w:cs="Times New Roman"/>
          <w:i/>
          <w:noProof/>
          <w:lang w:val="en-US"/>
        </w:rPr>
        <w:t xml:space="preserve"> et al.</w:t>
      </w:r>
      <w:r w:rsidR="002F6FCF" w:rsidRPr="00075C3A">
        <w:rPr>
          <w:rFonts w:ascii="Times New Roman" w:hAnsi="Times New Roman" w:cs="Times New Roman"/>
          <w:noProof/>
          <w:lang w:val="en-US"/>
        </w:rPr>
        <w:t>, 2020)</w:t>
      </w:r>
      <w:r w:rsidR="002F6FCF" w:rsidRPr="00075C3A">
        <w:rPr>
          <w:rFonts w:ascii="Times New Roman" w:hAnsi="Times New Roman" w:cs="Times New Roman"/>
          <w:lang w:val="en-US"/>
        </w:rPr>
        <w:fldChar w:fldCharType="end"/>
      </w:r>
      <w:r w:rsidR="00422BC8" w:rsidRPr="00075C3A">
        <w:rPr>
          <w:rFonts w:ascii="Times New Roman" w:hAnsi="Times New Roman" w:cs="Times New Roman"/>
          <w:lang w:val="en-US"/>
        </w:rPr>
        <w:t xml:space="preserve">. </w:t>
      </w:r>
      <w:r w:rsidR="0020792B">
        <w:rPr>
          <w:rFonts w:ascii="Times New Roman" w:hAnsi="Times New Roman" w:cs="Times New Roman"/>
          <w:lang w:val="en-US"/>
        </w:rPr>
        <w:t>This balance between prey availability and predator demands is delicate as it involves several food web links. Facing global warming, the rise in ocean temperatures can disrupt this balance by introducing trophic mismatches if the timing of multiple trophic levels responds to climate change in different ways</w:t>
      </w:r>
      <w:r w:rsidR="009B173A">
        <w:rPr>
          <w:rFonts w:ascii="Times New Roman" w:hAnsi="Times New Roman" w:cs="Times New Roman"/>
          <w:lang w:val="en-US"/>
        </w:rPr>
        <w:t xml:space="preserve"> </w:t>
      </w:r>
      <w:r w:rsidR="009B173A">
        <w:rPr>
          <w:rFonts w:ascii="Times New Roman" w:hAnsi="Times New Roman" w:cs="Times New Roman"/>
          <w:lang w:val="en-US"/>
        </w:rPr>
        <w:fldChar w:fldCharType="begin"/>
      </w:r>
      <w:r w:rsidR="009B173A">
        <w:rPr>
          <w:rFonts w:ascii="Times New Roman" w:hAnsi="Times New Roman" w:cs="Times New Roman"/>
          <w:lang w:val="en-US"/>
        </w:rPr>
        <w:instrText xml:space="preserve"> ADDIN EN.CITE &lt;EndNote&gt;&lt;Cite&gt;&lt;Author&gt;Sydeman&lt;/Author&gt;&lt;Year&gt;2009&lt;/Year&gt;&lt;RecNum&gt;1682&lt;/RecNum&gt;&lt;DisplayText&gt;(Sydeman and Bograd, 2009)&lt;/DisplayText&gt;&lt;record&gt;&lt;rec-number&gt;1682&lt;/rec-number&gt;&lt;foreign-keys&gt;&lt;key app="EN" db-id="zz0zptdwt2esf6e0z05petavda2v25wfwsx9" timestamp="1717480150"&gt;1682&lt;/key&gt;&lt;/foreign-keys&gt;&lt;ref-type name="Journal Article"&gt;17&lt;/ref-type&gt;&lt;contributors&gt;&lt;authors&gt;&lt;author&gt;Sydeman, W. J.&lt;/author&gt;&lt;author&gt;Bograd, S. J.&lt;/author&gt;&lt;/authors&gt;&lt;/contributors&gt;&lt;auth-address&gt;Farallon Inst Adv Ecosyst Res, Petaluma, CA 94975 USA&amp;#xD;NOAA NMFS, SW Fisheries Sci Ctr, Div Environm Res, Pacific Grove, CA 93950 USA&lt;/auth-address&gt;&lt;titles&gt;&lt;title&gt;Marine ecosystems, climate and phenology: introduc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185-188&lt;/pages&gt;&lt;volume&gt;393&lt;/volume&gt;&lt;keywords&gt;&lt;keyword&gt;abundance&lt;/keyword&gt;&lt;keyword&gt;match-mismatch&lt;/keyword&gt;&lt;keyword&gt;ocean warming&lt;/keyword&gt;&lt;keyword&gt;plankton&lt;/keyword&gt;&lt;keyword&gt;prey&lt;/keyword&gt;&lt;keyword&gt;seabirds&lt;/keyword&gt;&lt;keyword&gt;timing&lt;/keyword&gt;&lt;keyword&gt;match-mismatch&lt;/keyword&gt;&lt;keyword&gt;ocean&lt;/keyword&gt;&lt;keyword&gt;sea&lt;/keyword&gt;&lt;keyword&gt;zooplankton&lt;/keyword&gt;&lt;keyword&gt;shifts&lt;/keyword&gt;&lt;/keywords&gt;&lt;dates&gt;&lt;year&gt;2009&lt;/year&gt;&lt;/dates&gt;&lt;isbn&gt;0171-8630&lt;/isbn&gt;&lt;accession-num&gt;WOS:000272187800015&lt;/accession-num&gt;&lt;urls&gt;&lt;related-urls&gt;&lt;url&gt;&amp;lt;Go to ISI&amp;gt;://WOS:000272187800015&lt;/url&gt;&lt;/related-urls&gt;&lt;/urls&gt;&lt;electronic-resource-num&gt;10.3354/meps08382&lt;/electronic-resource-num&gt;&lt;language&gt;English&lt;/language&gt;&lt;/record&gt;&lt;/Cite&gt;&lt;/EndNote&gt;</w:instrText>
      </w:r>
      <w:r w:rsidR="009B173A">
        <w:rPr>
          <w:rFonts w:ascii="Times New Roman" w:hAnsi="Times New Roman" w:cs="Times New Roman"/>
          <w:lang w:val="en-US"/>
        </w:rPr>
        <w:fldChar w:fldCharType="separate"/>
      </w:r>
      <w:r w:rsidR="009B173A">
        <w:rPr>
          <w:rFonts w:ascii="Times New Roman" w:hAnsi="Times New Roman" w:cs="Times New Roman"/>
          <w:noProof/>
          <w:lang w:val="en-US"/>
        </w:rPr>
        <w:t>(Sydeman and Bograd, 2009)</w:t>
      </w:r>
      <w:r w:rsidR="009B173A">
        <w:rPr>
          <w:rFonts w:ascii="Times New Roman" w:hAnsi="Times New Roman" w:cs="Times New Roman"/>
          <w:lang w:val="en-US"/>
        </w:rPr>
        <w:fldChar w:fldCharType="end"/>
      </w:r>
      <w:r w:rsidR="009B173A">
        <w:rPr>
          <w:rFonts w:ascii="Times New Roman" w:hAnsi="Times New Roman" w:cs="Times New Roman"/>
          <w:lang w:val="en-US"/>
        </w:rPr>
        <w:t>.</w:t>
      </w:r>
    </w:p>
    <w:p w14:paraId="5D87D3FE" w14:textId="4D165AFD" w:rsidR="004D42BA" w:rsidRPr="00075C3A" w:rsidRDefault="00B05065" w:rsidP="008852F1">
      <w:pPr>
        <w:spacing w:line="360" w:lineRule="auto"/>
        <w:rPr>
          <w:rFonts w:ascii="Times New Roman" w:hAnsi="Times New Roman" w:cs="Times New Roman"/>
          <w:lang w:val="en-US"/>
        </w:rPr>
      </w:pPr>
      <w:r w:rsidRPr="00075C3A">
        <w:rPr>
          <w:rFonts w:ascii="Times New Roman" w:hAnsi="Times New Roman" w:cs="Times New Roman"/>
          <w:lang w:val="en-US"/>
        </w:rPr>
        <w:t xml:space="preserve">The fish communities of sub-arctic fjords are </w:t>
      </w:r>
      <w:r w:rsidR="00DB07B3" w:rsidRPr="00075C3A">
        <w:rPr>
          <w:rFonts w:ascii="Times New Roman" w:hAnsi="Times New Roman" w:cs="Times New Roman"/>
          <w:lang w:val="en-US"/>
        </w:rPr>
        <w:t xml:space="preserve">often </w:t>
      </w:r>
      <w:r w:rsidRPr="00075C3A">
        <w:rPr>
          <w:rFonts w:ascii="Times New Roman" w:hAnsi="Times New Roman" w:cs="Times New Roman"/>
          <w:lang w:val="en-US"/>
        </w:rPr>
        <w:t>characterized by both stationary (coastal) and migratory (</w:t>
      </w:r>
      <w:r w:rsidR="005A42B3" w:rsidRPr="00075C3A">
        <w:rPr>
          <w:rFonts w:ascii="Times New Roman" w:hAnsi="Times New Roman" w:cs="Times New Roman"/>
          <w:lang w:val="en-US"/>
        </w:rPr>
        <w:t>offshore</w:t>
      </w:r>
      <w:r w:rsidRPr="00075C3A">
        <w:rPr>
          <w:rFonts w:ascii="Times New Roman" w:hAnsi="Times New Roman" w:cs="Times New Roman"/>
          <w:lang w:val="en-US"/>
        </w:rPr>
        <w:t>) species and some species comprise both strategies (</w:t>
      </w:r>
      <w:r w:rsidR="005A42B3" w:rsidRPr="00075C3A">
        <w:rPr>
          <w:rFonts w:ascii="Times New Roman" w:hAnsi="Times New Roman" w:cs="Times New Roman"/>
          <w:lang w:val="en-US"/>
        </w:rPr>
        <w:t>i.e.,</w:t>
      </w:r>
      <w:r w:rsidRPr="00075C3A">
        <w:rPr>
          <w:rFonts w:ascii="Times New Roman" w:hAnsi="Times New Roman" w:cs="Times New Roman"/>
          <w:lang w:val="en-US"/>
        </w:rPr>
        <w:t xml:space="preserve"> Atlantic cod, herring, saithe etc.). The most common seasonal pattern</w:t>
      </w:r>
      <w:r w:rsidR="00DB07B3" w:rsidRPr="00075C3A">
        <w:rPr>
          <w:rFonts w:ascii="Times New Roman" w:hAnsi="Times New Roman" w:cs="Times New Roman"/>
          <w:lang w:val="en-US"/>
        </w:rPr>
        <w:t xml:space="preserve"> for species that have both a stationary and migratory component</w:t>
      </w:r>
      <w:r w:rsidRPr="00075C3A">
        <w:rPr>
          <w:rFonts w:ascii="Times New Roman" w:hAnsi="Times New Roman" w:cs="Times New Roman"/>
          <w:lang w:val="en-US"/>
        </w:rPr>
        <w:t xml:space="preserve"> is that </w:t>
      </w:r>
      <w:r w:rsidR="00DB07B3" w:rsidRPr="00075C3A">
        <w:rPr>
          <w:rFonts w:ascii="Times New Roman" w:hAnsi="Times New Roman" w:cs="Times New Roman"/>
          <w:lang w:val="en-US"/>
        </w:rPr>
        <w:t>migratory</w:t>
      </w:r>
      <w:r w:rsidRPr="00075C3A">
        <w:rPr>
          <w:rFonts w:ascii="Times New Roman" w:hAnsi="Times New Roman" w:cs="Times New Roman"/>
          <w:lang w:val="en-US"/>
        </w:rPr>
        <w:t xml:space="preserve"> components </w:t>
      </w:r>
      <w:r w:rsidR="0053053E" w:rsidRPr="00075C3A">
        <w:rPr>
          <w:rFonts w:ascii="Times New Roman" w:hAnsi="Times New Roman" w:cs="Times New Roman"/>
          <w:lang w:val="en-US"/>
        </w:rPr>
        <w:t>enter</w:t>
      </w:r>
      <w:r w:rsidRPr="00075C3A">
        <w:rPr>
          <w:rFonts w:ascii="Times New Roman" w:hAnsi="Times New Roman" w:cs="Times New Roman"/>
          <w:lang w:val="en-US"/>
        </w:rPr>
        <w:t xml:space="preserve"> fjord systems to </w:t>
      </w:r>
      <w:r w:rsidR="00DB07B3" w:rsidRPr="00075C3A">
        <w:rPr>
          <w:rFonts w:ascii="Times New Roman" w:hAnsi="Times New Roman" w:cs="Times New Roman"/>
          <w:lang w:val="en-US"/>
        </w:rPr>
        <w:t>spawn alongside the resident component.</w:t>
      </w:r>
      <w:r w:rsidRPr="00075C3A">
        <w:rPr>
          <w:rFonts w:ascii="Times New Roman" w:hAnsi="Times New Roman" w:cs="Times New Roman"/>
          <w:lang w:val="en-US"/>
        </w:rPr>
        <w:t xml:space="preserve"> </w:t>
      </w:r>
      <w:r w:rsidR="00DB07B3" w:rsidRPr="00075C3A">
        <w:rPr>
          <w:rFonts w:ascii="Times New Roman" w:hAnsi="Times New Roman" w:cs="Times New Roman"/>
          <w:lang w:val="en-US"/>
        </w:rPr>
        <w:t xml:space="preserve">Alternatively, migratory species also conduct these spawning migrations and enter fjords </w:t>
      </w:r>
      <w:r w:rsidR="0053053E" w:rsidRPr="00075C3A">
        <w:rPr>
          <w:rFonts w:ascii="Times New Roman" w:hAnsi="Times New Roman" w:cs="Times New Roman"/>
          <w:lang w:val="en-US"/>
        </w:rPr>
        <w:t>where</w:t>
      </w:r>
      <w:r w:rsidR="00DB07B3" w:rsidRPr="00075C3A">
        <w:rPr>
          <w:rFonts w:ascii="Times New Roman" w:hAnsi="Times New Roman" w:cs="Times New Roman"/>
          <w:lang w:val="en-US"/>
        </w:rPr>
        <w:t xml:space="preserve"> the species does not exist in other seasons. For the latter case, this will temporally alter the species composition in the fjords. The former case will not have this </w:t>
      </w:r>
      <w:r w:rsidR="009B0549" w:rsidRPr="00075C3A">
        <w:rPr>
          <w:rFonts w:ascii="Times New Roman" w:hAnsi="Times New Roman" w:cs="Times New Roman"/>
          <w:lang w:val="en-US"/>
        </w:rPr>
        <w:t>effect but</w:t>
      </w:r>
      <w:r w:rsidR="00DB07B3" w:rsidRPr="00075C3A">
        <w:rPr>
          <w:rFonts w:ascii="Times New Roman" w:hAnsi="Times New Roman" w:cs="Times New Roman"/>
          <w:lang w:val="en-US"/>
        </w:rPr>
        <w:t xml:space="preserve"> will be reflected in an </w:t>
      </w:r>
      <w:r w:rsidR="00DB07B3" w:rsidRPr="00075C3A">
        <w:rPr>
          <w:rFonts w:ascii="Times New Roman" w:hAnsi="Times New Roman" w:cs="Times New Roman"/>
          <w:lang w:val="en-US"/>
        </w:rPr>
        <w:lastRenderedPageBreak/>
        <w:t xml:space="preserve">increased biomass of the species. </w:t>
      </w:r>
      <w:r w:rsidR="0053053E">
        <w:rPr>
          <w:rFonts w:ascii="Times New Roman" w:hAnsi="Times New Roman" w:cs="Times New Roman"/>
          <w:lang w:val="en-US"/>
        </w:rPr>
        <w:t>By understanding how fish assemblages vary across seasons in fjords an increased knowledge of species seasonal dynamics and interactions</w:t>
      </w:r>
      <w:r w:rsidR="00DB07B3" w:rsidRPr="00075C3A">
        <w:rPr>
          <w:rFonts w:ascii="Times New Roman" w:hAnsi="Times New Roman" w:cs="Times New Roman"/>
          <w:lang w:val="en-US"/>
        </w:rPr>
        <w:t xml:space="preserve"> </w:t>
      </w:r>
      <w:r w:rsidR="0053053E">
        <w:rPr>
          <w:rFonts w:ascii="Times New Roman" w:hAnsi="Times New Roman" w:cs="Times New Roman"/>
          <w:lang w:val="en-US"/>
        </w:rPr>
        <w:t>can be attained.</w:t>
      </w:r>
      <w:r w:rsidR="00DB07B3" w:rsidRPr="00075C3A">
        <w:rPr>
          <w:rFonts w:ascii="Times New Roman" w:hAnsi="Times New Roman" w:cs="Times New Roman"/>
          <w:lang w:val="en-US"/>
        </w:rPr>
        <w:t xml:space="preserve"> </w:t>
      </w:r>
      <w:r w:rsidRPr="00075C3A">
        <w:rPr>
          <w:rFonts w:ascii="Times New Roman" w:hAnsi="Times New Roman" w:cs="Times New Roman"/>
          <w:lang w:val="en-US"/>
        </w:rPr>
        <w:t xml:space="preserve">  </w:t>
      </w:r>
    </w:p>
    <w:p w14:paraId="2FAF0C16" w14:textId="77777777" w:rsidR="004D42BA" w:rsidRPr="00075C3A" w:rsidRDefault="004D42BA" w:rsidP="008852F1">
      <w:pPr>
        <w:spacing w:line="360" w:lineRule="auto"/>
        <w:rPr>
          <w:rFonts w:ascii="Times New Roman" w:hAnsi="Times New Roman" w:cs="Times New Roman"/>
          <w:lang w:val="en-US"/>
        </w:rPr>
      </w:pPr>
    </w:p>
    <w:p w14:paraId="4CA48EDC" w14:textId="07B849EF" w:rsidR="008852F1" w:rsidRPr="00075C3A" w:rsidRDefault="00912E59" w:rsidP="008852F1">
      <w:pPr>
        <w:spacing w:line="360" w:lineRule="auto"/>
        <w:rPr>
          <w:rFonts w:ascii="Times New Roman" w:hAnsi="Times New Roman" w:cs="Times New Roman"/>
          <w:lang w:val="en-US"/>
        </w:rPr>
      </w:pPr>
      <w:r>
        <w:rPr>
          <w:rFonts w:ascii="Times New Roman" w:hAnsi="Times New Roman" w:cs="Times New Roman"/>
          <w:lang w:val="en-US"/>
        </w:rPr>
        <w:t xml:space="preserve">An effective approach in detecting and monitoring of species diversity is through metabarcoding of </w:t>
      </w:r>
      <w:r w:rsidR="008852F1" w:rsidRPr="00075C3A">
        <w:rPr>
          <w:rFonts w:ascii="Times New Roman" w:hAnsi="Times New Roman" w:cs="Times New Roman"/>
          <w:lang w:val="en-US"/>
        </w:rPr>
        <w:t>environmental DNA (eDNA)</w:t>
      </w:r>
      <w:r>
        <w:rPr>
          <w:rFonts w:ascii="Times New Roman" w:hAnsi="Times New Roman" w:cs="Times New Roman"/>
          <w:lang w:val="en-US"/>
        </w:rPr>
        <w:t>. With emerging technologies massive parallel DNA sequencing of environmental samples (e.g., water, soil, and sediments) has shown itself to have a wide range of applications</w:t>
      </w:r>
      <w:r w:rsidR="00380151">
        <w:rPr>
          <w:rFonts w:ascii="Times New Roman" w:hAnsi="Times New Roman" w:cs="Times New Roman"/>
          <w:lang w:val="en-US"/>
        </w:rPr>
        <w:t>, both in species detection,</w:t>
      </w:r>
      <w:r>
        <w:rPr>
          <w:rFonts w:ascii="Times New Roman" w:hAnsi="Times New Roman" w:cs="Times New Roman"/>
          <w:lang w:val="en-US"/>
        </w:rPr>
        <w:t xml:space="preserve"> and in recent years </w:t>
      </w:r>
      <w:r w:rsidR="00380151">
        <w:rPr>
          <w:rFonts w:ascii="Times New Roman" w:hAnsi="Times New Roman" w:cs="Times New Roman"/>
          <w:lang w:val="en-US"/>
        </w:rPr>
        <w:t>utilizing</w:t>
      </w:r>
      <w:r>
        <w:rPr>
          <w:rFonts w:ascii="Times New Roman" w:hAnsi="Times New Roman" w:cs="Times New Roman"/>
          <w:lang w:val="en-US"/>
        </w:rPr>
        <w:t xml:space="preserve"> its quantitative properties in estimating species density.</w:t>
      </w:r>
      <w:r w:rsidR="008852F1" w:rsidRPr="00075C3A">
        <w:rPr>
          <w:rFonts w:ascii="Times New Roman" w:hAnsi="Times New Roman" w:cs="Times New Roman"/>
          <w:lang w:val="en-US"/>
        </w:rPr>
        <w:t xml:space="preserve"> </w:t>
      </w:r>
      <w:r>
        <w:rPr>
          <w:rFonts w:ascii="Times New Roman" w:hAnsi="Times New Roman" w:cs="Times New Roman"/>
          <w:lang w:val="en-US"/>
        </w:rPr>
        <w:t>Its robustness has been demonstrated in several studies</w:t>
      </w:r>
      <w:r w:rsidR="00380151">
        <w:rPr>
          <w:rFonts w:ascii="Times New Roman" w:hAnsi="Times New Roman" w:cs="Times New Roman"/>
          <w:lang w:val="en-US"/>
        </w:rPr>
        <w:t xml:space="preserve"> </w:t>
      </w:r>
      <w:r w:rsidR="008852F1" w:rsidRPr="00075C3A">
        <w:rPr>
          <w:rFonts w:ascii="Times New Roman" w:hAnsi="Times New Roman" w:cs="Times New Roman"/>
          <w:lang w:val="en-US"/>
        </w:rPr>
        <w:t xml:space="preserve">in various ecosystems (REF). The </w:t>
      </w:r>
      <w:r w:rsidR="00C2651C">
        <w:rPr>
          <w:rFonts w:ascii="Times New Roman" w:hAnsi="Times New Roman" w:cs="Times New Roman"/>
          <w:lang w:val="en-US"/>
        </w:rPr>
        <w:t>non-invasive nature of sampling eDNA means that it has negligible disturbance on the studied ecosystem. In addition, analysis of eDNA</w:t>
      </w:r>
      <w:r w:rsidR="00C2651C" w:rsidRPr="00075C3A">
        <w:rPr>
          <w:rFonts w:ascii="Times New Roman" w:hAnsi="Times New Roman" w:cs="Times New Roman"/>
          <w:lang w:val="en-US"/>
        </w:rPr>
        <w:t xml:space="preserve"> </w:t>
      </w:r>
      <w:r w:rsidR="008852F1" w:rsidRPr="00075C3A">
        <w:rPr>
          <w:rFonts w:ascii="Times New Roman" w:hAnsi="Times New Roman" w:cs="Times New Roman"/>
          <w:lang w:val="en-US"/>
        </w:rPr>
        <w:t xml:space="preserve">is less dependent on taxonomic </w:t>
      </w:r>
      <w:r w:rsidR="00C2651C" w:rsidRPr="00075C3A">
        <w:rPr>
          <w:rFonts w:ascii="Times New Roman" w:hAnsi="Times New Roman" w:cs="Times New Roman"/>
          <w:lang w:val="en-US"/>
        </w:rPr>
        <w:t>expertise</w:t>
      </w:r>
      <w:r w:rsidR="00C2651C">
        <w:rPr>
          <w:rFonts w:ascii="Times New Roman" w:hAnsi="Times New Roman" w:cs="Times New Roman"/>
          <w:lang w:val="en-US"/>
        </w:rPr>
        <w:t>, and</w:t>
      </w:r>
      <w:r w:rsidR="002864C9">
        <w:rPr>
          <w:rFonts w:ascii="Times New Roman" w:hAnsi="Times New Roman" w:cs="Times New Roman"/>
          <w:lang w:val="en-US"/>
        </w:rPr>
        <w:t xml:space="preserve"> is </w:t>
      </w:r>
      <w:r w:rsidR="008852F1" w:rsidRPr="00075C3A">
        <w:rPr>
          <w:rFonts w:ascii="Times New Roman" w:hAnsi="Times New Roman" w:cs="Times New Roman"/>
          <w:lang w:val="en-US"/>
        </w:rPr>
        <w:t>cost-effective</w:t>
      </w:r>
      <w:r w:rsidR="002864C9">
        <w:rPr>
          <w:rFonts w:ascii="Times New Roman" w:hAnsi="Times New Roman" w:cs="Times New Roman"/>
          <w:lang w:val="en-US"/>
        </w:rPr>
        <w:t xml:space="preserve"> </w:t>
      </w:r>
      <w:r w:rsidR="008852F1" w:rsidRPr="00075C3A">
        <w:rPr>
          <w:rFonts w:ascii="Times New Roman" w:hAnsi="Times New Roman" w:cs="Times New Roman"/>
          <w:lang w:val="en-US"/>
        </w:rPr>
        <w:t>(REF).</w:t>
      </w:r>
    </w:p>
    <w:p w14:paraId="3B00135C" w14:textId="4C4F67CA" w:rsidR="006410CD" w:rsidRPr="00075C3A" w:rsidRDefault="00C916CB" w:rsidP="008852F1">
      <w:pPr>
        <w:spacing w:line="360" w:lineRule="auto"/>
        <w:rPr>
          <w:rFonts w:ascii="Times New Roman" w:hAnsi="Times New Roman" w:cs="Times New Roman"/>
          <w:lang w:val="en-US"/>
        </w:rPr>
      </w:pPr>
      <w:r w:rsidRPr="00075C3A">
        <w:rPr>
          <w:rFonts w:ascii="Times New Roman" w:hAnsi="Times New Roman" w:cs="Times New Roman"/>
          <w:lang w:val="en-US"/>
        </w:rPr>
        <w:t xml:space="preserve">In this study we use metabarcoding of water derived eDNA to study variability of fish species composition and abundance among four sub-arctic fjords in northern Norway </w:t>
      </w:r>
      <w:r w:rsidR="002864C9">
        <w:rPr>
          <w:rFonts w:ascii="Times New Roman" w:hAnsi="Times New Roman" w:cs="Times New Roman"/>
          <w:lang w:val="en-US"/>
        </w:rPr>
        <w:t>over</w:t>
      </w:r>
      <w:r w:rsidRPr="00075C3A">
        <w:rPr>
          <w:rFonts w:ascii="Times New Roman" w:hAnsi="Times New Roman" w:cs="Times New Roman"/>
          <w:lang w:val="en-US"/>
        </w:rPr>
        <w:t xml:space="preserve"> t</w:t>
      </w:r>
      <w:r w:rsidR="002864C9">
        <w:rPr>
          <w:rFonts w:ascii="Times New Roman" w:hAnsi="Times New Roman" w:cs="Times New Roman"/>
          <w:lang w:val="en-US"/>
        </w:rPr>
        <w:t>hree</w:t>
      </w:r>
      <w:r w:rsidRPr="00075C3A">
        <w:rPr>
          <w:rFonts w:ascii="Times New Roman" w:hAnsi="Times New Roman" w:cs="Times New Roman"/>
          <w:lang w:val="en-US"/>
        </w:rPr>
        <w:t xml:space="preserve"> seasons, spring</w:t>
      </w:r>
      <w:r w:rsidR="002864C9">
        <w:rPr>
          <w:rFonts w:ascii="Times New Roman" w:hAnsi="Times New Roman" w:cs="Times New Roman"/>
          <w:lang w:val="en-US"/>
        </w:rPr>
        <w:t>, summer,</w:t>
      </w:r>
      <w:r w:rsidRPr="00075C3A">
        <w:rPr>
          <w:rFonts w:ascii="Times New Roman" w:hAnsi="Times New Roman" w:cs="Times New Roman"/>
          <w:lang w:val="en-US"/>
        </w:rPr>
        <w:t xml:space="preserve"> and autumn. </w:t>
      </w:r>
    </w:p>
    <w:p w14:paraId="7486BC51" w14:textId="644775C4" w:rsidR="007B15D8" w:rsidRPr="00075C3A" w:rsidRDefault="007B15D8" w:rsidP="008852F1">
      <w:pPr>
        <w:spacing w:line="360" w:lineRule="auto"/>
        <w:rPr>
          <w:rFonts w:ascii="Times New Roman" w:hAnsi="Times New Roman" w:cs="Times New Roman"/>
          <w:lang w:val="en-US"/>
        </w:rPr>
      </w:pPr>
      <w:r w:rsidRPr="00075C3A">
        <w:rPr>
          <w:rFonts w:ascii="Times New Roman" w:hAnsi="Times New Roman" w:cs="Times New Roman"/>
          <w:lang w:val="en-US"/>
        </w:rPr>
        <w:t>MATERIAL AND METHODS</w:t>
      </w:r>
    </w:p>
    <w:p w14:paraId="5415883B" w14:textId="538352C6" w:rsidR="007B15D8" w:rsidRPr="00075C3A" w:rsidRDefault="007B15D8" w:rsidP="008852F1">
      <w:pPr>
        <w:spacing w:line="360" w:lineRule="auto"/>
        <w:rPr>
          <w:rFonts w:ascii="Times New Roman" w:hAnsi="Times New Roman" w:cs="Times New Roman"/>
          <w:lang w:val="en-US"/>
        </w:rPr>
      </w:pPr>
      <w:r w:rsidRPr="00075C3A">
        <w:rPr>
          <w:rFonts w:ascii="Times New Roman" w:hAnsi="Times New Roman" w:cs="Times New Roman"/>
          <w:lang w:val="en-US"/>
        </w:rPr>
        <w:t>Sampling</w:t>
      </w:r>
    </w:p>
    <w:p w14:paraId="70F98B30" w14:textId="76BAAE80" w:rsidR="00B22788" w:rsidRPr="00075C3A" w:rsidRDefault="007B15D8" w:rsidP="00B22788">
      <w:pPr>
        <w:pStyle w:val="BodyA"/>
        <w:rPr>
          <w:rFonts w:cs="Times New Roman"/>
        </w:rPr>
      </w:pPr>
      <w:r w:rsidRPr="00075C3A">
        <w:rPr>
          <w:rFonts w:cs="Times New Roman"/>
        </w:rPr>
        <w:t xml:space="preserve">A total of </w:t>
      </w:r>
      <w:r w:rsidR="009B0549" w:rsidRPr="00075C3A">
        <w:rPr>
          <w:rFonts w:cs="Times New Roman"/>
        </w:rPr>
        <w:t>25</w:t>
      </w:r>
      <w:r w:rsidRPr="00075C3A">
        <w:rPr>
          <w:rFonts w:cs="Times New Roman"/>
        </w:rPr>
        <w:t xml:space="preserve"> localities in four different sub-arctic fjords in northern Norway were sampled in three seasons (spring, summer and autumn)</w:t>
      </w:r>
      <w:r w:rsidR="00B22788" w:rsidRPr="00075C3A">
        <w:rPr>
          <w:rFonts w:cs="Times New Roman"/>
        </w:rPr>
        <w:t xml:space="preserve"> from 2018 to 2021</w:t>
      </w:r>
      <w:r w:rsidRPr="00075C3A">
        <w:rPr>
          <w:rFonts w:cs="Times New Roman"/>
        </w:rPr>
        <w:t xml:space="preserve"> (Figure 1), summing up to xx samples. At each locality, 2 liters of sea water were sampled in triplicate for three depths and subsequently filtered</w:t>
      </w:r>
      <w:r w:rsidR="007C4ADB" w:rsidRPr="00075C3A">
        <w:rPr>
          <w:rFonts w:cs="Times New Roman"/>
        </w:rPr>
        <w:t xml:space="preserve"> through a 0.22µM Sterivex filter (Merck-Millipore)</w:t>
      </w:r>
      <w:r w:rsidRPr="00075C3A">
        <w:rPr>
          <w:rFonts w:cs="Times New Roman"/>
        </w:rPr>
        <w:t xml:space="preserve">. The filters were stored at -20 ˚ C immediately after filtration and transferred to -80 </w:t>
      </w:r>
      <w:r w:rsidR="00E92AD3" w:rsidRPr="00075C3A">
        <w:rPr>
          <w:rFonts w:cs="Times New Roman"/>
        </w:rPr>
        <w:t>˚ C</w:t>
      </w:r>
      <w:r w:rsidRPr="00075C3A">
        <w:rPr>
          <w:rFonts w:cs="Times New Roman"/>
        </w:rPr>
        <w:t xml:space="preserve"> when the research vessel docked. For further sampling details see Guri et al. 2023. </w:t>
      </w:r>
      <w:r w:rsidR="008F7824" w:rsidRPr="00075C3A">
        <w:rPr>
          <w:rFonts w:cs="Times New Roman"/>
        </w:rPr>
        <w:t xml:space="preserve">The four fjords sampled in this study </w:t>
      </w:r>
      <w:r w:rsidR="00B22788" w:rsidRPr="00075C3A">
        <w:rPr>
          <w:rFonts w:cs="Times New Roman"/>
        </w:rPr>
        <w:t>is representative of the heterogeneity of fjords in northern Norway.</w:t>
      </w:r>
      <w:r w:rsidR="00135CF3" w:rsidRPr="00075C3A">
        <w:rPr>
          <w:rFonts w:cs="Times New Roman"/>
        </w:rPr>
        <w:t xml:space="preserve"> </w:t>
      </w:r>
      <w:r w:rsidR="00B22788" w:rsidRPr="00075C3A">
        <w:rPr>
          <w:rFonts w:cs="Times New Roman"/>
        </w:rPr>
        <w:t xml:space="preserve">From the long and sheltered Balsfjord to </w:t>
      </w:r>
      <w:r w:rsidR="00135CF3" w:rsidRPr="00075C3A">
        <w:rPr>
          <w:rFonts w:cs="Times New Roman"/>
        </w:rPr>
        <w:t xml:space="preserve">different sized </w:t>
      </w:r>
      <w:proofErr w:type="spellStart"/>
      <w:r w:rsidR="00B22788" w:rsidRPr="00075C3A">
        <w:rPr>
          <w:rFonts w:cs="Times New Roman"/>
        </w:rPr>
        <w:t>Olderfjord</w:t>
      </w:r>
      <w:proofErr w:type="spellEnd"/>
      <w:r w:rsidR="00B22788" w:rsidRPr="00075C3A">
        <w:rPr>
          <w:rFonts w:cs="Times New Roman"/>
        </w:rPr>
        <w:t xml:space="preserve">, </w:t>
      </w:r>
      <w:proofErr w:type="spellStart"/>
      <w:r w:rsidR="00B22788" w:rsidRPr="00075C3A">
        <w:rPr>
          <w:rFonts w:cs="Times New Roman"/>
        </w:rPr>
        <w:t>Frakkfjord</w:t>
      </w:r>
      <w:proofErr w:type="spellEnd"/>
      <w:r w:rsidR="00B22788" w:rsidRPr="00075C3A">
        <w:rPr>
          <w:rFonts w:cs="Times New Roman"/>
        </w:rPr>
        <w:t xml:space="preserve"> and </w:t>
      </w:r>
      <w:proofErr w:type="spellStart"/>
      <w:r w:rsidR="00B22788" w:rsidRPr="00075C3A">
        <w:rPr>
          <w:rFonts w:cs="Times New Roman"/>
        </w:rPr>
        <w:t>Bergsfjord</w:t>
      </w:r>
      <w:proofErr w:type="spellEnd"/>
      <w:r w:rsidR="00B22788" w:rsidRPr="00075C3A">
        <w:rPr>
          <w:rFonts w:cs="Times New Roman"/>
        </w:rPr>
        <w:t>, which is more exposed to the open ocean. The number of sampled localities in each fjord is correlated with the size of the fjord (Figure 1).</w:t>
      </w:r>
    </w:p>
    <w:p w14:paraId="54164655" w14:textId="305D9B83" w:rsidR="00E92AD3" w:rsidRPr="00075C3A" w:rsidRDefault="00E92AD3" w:rsidP="00E92AD3">
      <w:pPr>
        <w:pStyle w:val="BodyA"/>
        <w:rPr>
          <w:rFonts w:cs="Times New Roman"/>
          <w:lang w:val="en-GB"/>
        </w:rPr>
      </w:pPr>
    </w:p>
    <w:p w14:paraId="475885AD" w14:textId="77777777" w:rsidR="00E92AD3" w:rsidRPr="00075C3A" w:rsidRDefault="00E92AD3" w:rsidP="00E92AD3">
      <w:pPr>
        <w:pStyle w:val="BodyA"/>
        <w:rPr>
          <w:rFonts w:cs="Times New Roman"/>
          <w:lang w:val="en-GB"/>
        </w:rPr>
      </w:pPr>
    </w:p>
    <w:p w14:paraId="53CB472D" w14:textId="47F63FD3" w:rsidR="00E92AD3" w:rsidRPr="00075C3A" w:rsidRDefault="00E92AD3" w:rsidP="00E92AD3">
      <w:pPr>
        <w:pStyle w:val="BodyA"/>
        <w:rPr>
          <w:rFonts w:cs="Times New Roman"/>
          <w:lang w:val="en-GB"/>
        </w:rPr>
      </w:pPr>
      <w:r w:rsidRPr="00075C3A">
        <w:rPr>
          <w:rFonts w:cs="Times New Roman"/>
          <w:lang w:val="en-GB"/>
        </w:rPr>
        <w:t>Contamination</w:t>
      </w:r>
      <w:r w:rsidR="009B0549" w:rsidRPr="00075C3A">
        <w:rPr>
          <w:rFonts w:cs="Times New Roman"/>
          <w:lang w:val="en-GB"/>
        </w:rPr>
        <w:t xml:space="preserve"> control</w:t>
      </w:r>
    </w:p>
    <w:p w14:paraId="0D1DAC32" w14:textId="1B4F3FF7" w:rsidR="00E92AD3" w:rsidRPr="00075C3A" w:rsidRDefault="00E92AD3" w:rsidP="00E92AD3">
      <w:pPr>
        <w:pStyle w:val="BodyA"/>
        <w:rPr>
          <w:rFonts w:cs="Times New Roman"/>
          <w:lang w:val="en-GB"/>
        </w:rPr>
      </w:pPr>
      <w:r w:rsidRPr="00075C3A">
        <w:rPr>
          <w:rFonts w:cs="Times New Roman"/>
          <w:lang w:val="en-GB"/>
        </w:rPr>
        <w:t>To monitor possible contamination, negative controls were included in each step of the workflow. This included two negative controls per locality during sampling. One water (</w:t>
      </w:r>
      <w:proofErr w:type="spellStart"/>
      <w:r w:rsidRPr="00075C3A">
        <w:rPr>
          <w:rFonts w:cs="Times New Roman"/>
          <w:lang w:val="en-GB"/>
        </w:rPr>
        <w:t>MilliQ</w:t>
      </w:r>
      <w:proofErr w:type="spellEnd"/>
      <w:r w:rsidRPr="00075C3A">
        <w:rPr>
          <w:rFonts w:cs="Times New Roman"/>
          <w:lang w:val="en-GB"/>
        </w:rPr>
        <w:t xml:space="preserve"> water) and one air control. In the DNA extraction one negative per block of 12 samples</w:t>
      </w:r>
      <w:r w:rsidR="008D36A0" w:rsidRPr="00075C3A">
        <w:rPr>
          <w:rFonts w:cs="Times New Roman"/>
          <w:lang w:val="en-GB"/>
        </w:rPr>
        <w:t xml:space="preserve"> were included.</w:t>
      </w:r>
    </w:p>
    <w:p w14:paraId="5EAE311C" w14:textId="77777777" w:rsidR="008D36A0" w:rsidRPr="00075C3A" w:rsidRDefault="008D36A0" w:rsidP="00E92AD3">
      <w:pPr>
        <w:pStyle w:val="BodyA"/>
        <w:rPr>
          <w:rFonts w:cs="Times New Roman"/>
          <w:lang w:val="en-GB"/>
        </w:rPr>
      </w:pPr>
    </w:p>
    <w:p w14:paraId="2A77BCA1" w14:textId="0477CC8C" w:rsidR="008D36A0" w:rsidRPr="00075C3A" w:rsidRDefault="008D36A0" w:rsidP="00E92AD3">
      <w:pPr>
        <w:pStyle w:val="BodyA"/>
        <w:rPr>
          <w:rFonts w:cs="Times New Roman"/>
          <w:lang w:val="en-GB"/>
        </w:rPr>
      </w:pPr>
      <w:r w:rsidRPr="00075C3A">
        <w:rPr>
          <w:rFonts w:cs="Times New Roman"/>
          <w:lang w:val="en-GB"/>
        </w:rPr>
        <w:t>Library preparation</w:t>
      </w:r>
    </w:p>
    <w:p w14:paraId="29D41264" w14:textId="7846CA3C" w:rsidR="008D36A0" w:rsidRPr="00075C3A" w:rsidRDefault="008D36A0" w:rsidP="00E92AD3">
      <w:pPr>
        <w:pStyle w:val="BodyA"/>
        <w:rPr>
          <w:rFonts w:cs="Times New Roman"/>
          <w:lang w:val="en-GB"/>
        </w:rPr>
      </w:pPr>
      <w:r w:rsidRPr="00075C3A">
        <w:rPr>
          <w:rFonts w:cs="Times New Roman"/>
        </w:rPr>
        <w:lastRenderedPageBreak/>
        <w:t xml:space="preserve">DNA was extracted from the filters using </w:t>
      </w:r>
      <w:proofErr w:type="spellStart"/>
      <w:r w:rsidRPr="00075C3A">
        <w:rPr>
          <w:rFonts w:cs="Times New Roman"/>
          <w:lang w:val="en-GB"/>
        </w:rPr>
        <w:t>DNeasy</w:t>
      </w:r>
      <w:proofErr w:type="spellEnd"/>
      <w:r w:rsidRPr="00075C3A">
        <w:rPr>
          <w:rFonts w:cs="Times New Roman"/>
        </w:rPr>
        <w:t xml:space="preserve"> </w:t>
      </w:r>
      <w:proofErr w:type="spellStart"/>
      <w:r w:rsidRPr="00075C3A">
        <w:rPr>
          <w:rFonts w:cs="Times New Roman"/>
          <w:lang w:val="en-GB"/>
        </w:rPr>
        <w:t>PowerWater</w:t>
      </w:r>
      <w:proofErr w:type="spellEnd"/>
      <w:r w:rsidRPr="00075C3A">
        <w:rPr>
          <w:rFonts w:cs="Times New Roman"/>
          <w:lang w:val="en-GB"/>
        </w:rPr>
        <w:t xml:space="preserve"> </w:t>
      </w:r>
      <w:proofErr w:type="spellStart"/>
      <w:r w:rsidRPr="00075C3A">
        <w:rPr>
          <w:rFonts w:cs="Times New Roman"/>
          <w:lang w:val="en-GB"/>
        </w:rPr>
        <w:t>Sterivex</w:t>
      </w:r>
      <w:proofErr w:type="spellEnd"/>
      <w:r w:rsidRPr="00075C3A">
        <w:rPr>
          <w:rFonts w:cs="Times New Roman"/>
          <w:lang w:val="en-GB"/>
        </w:rPr>
        <w:t xml:space="preserve"> Kit (Qiagen GmbH) as described in </w:t>
      </w:r>
      <w:r w:rsidRPr="00075C3A">
        <w:rPr>
          <w:rFonts w:cs="Times New Roman"/>
          <w:lang w:val="en-GB"/>
        </w:rPr>
        <w:fldChar w:fldCharType="begin"/>
      </w:r>
      <w:r w:rsidRPr="00075C3A">
        <w:rPr>
          <w:rFonts w:cs="Times New Roman"/>
          <w:lang w:val="en-GB"/>
        </w:rPr>
        <w:instrText xml:space="preserve"> ADDIN ZOTERO_ITEM CSL_CITATION {"citationID":"vRaCSwvw","properties":{"formattedCitation":"(Guri et al., 2023)","plainCitation":"(Guri et al., 2023)","noteIndex":0},"citationItems":[{"id":2849,"uris":["http://zotero.org/users/9456007/items/RFXVDPRJ"],"itemData":{"id":2849,"type":"article-journal","container-title":"Environmental DNA","DOI":"10.1002/edn3.409","ISSN":"2637-4943, 2637-4943","journalAbbreviation":"Environmental DNA","language":"en","license":"Creative Commons Attribution-NonCommercial-NoDerivatives 4.0 International Licence (CC-BY-NC-ND)","note":"1 citations (Crossref) [2023-10-02]\n1 citations (Semantic Scholar/DOI) [2023-09-28]","page":"edn3.409","source":"DOI.org (Crossref)","title":"Maximizing sampling efficiency to detect differences in fish community composition using environmental DNA metabarcoding in subarctic fjords","title-short":"Maximizing sampling efficiency to detect differences in fish community composition using &lt;span style=\"font-variant","author":[{"family":"Guri","given":"Gledis"},{"family":"Westgaard","given":"Jon‐Ivar"},{"family":"Yoccoz","given":"Nigel"},{"family":"Wangensteen","given":"Owen S."},{"family":"Præbel","given":"Kim"},{"family":"Ray","given":"Jessica Louise"},{"family":"Kelly","given":"Ryan P."},{"family":"Shelton","given":"Andrew Olaf"},{"family":"Hanebrekke","given":"Tanja"},{"family":"Johansen","given":"Torild"}],"issued":{"date-parts":[["2023",4,14]]},"citation-key":"Guri2023"}}],"schema":"https://github.com/citation-style-language/schema/raw/master/csl-citation.json"} </w:instrText>
      </w:r>
      <w:r w:rsidRPr="00075C3A">
        <w:rPr>
          <w:rFonts w:cs="Times New Roman"/>
          <w:lang w:val="en-GB"/>
        </w:rPr>
        <w:fldChar w:fldCharType="separate"/>
      </w:r>
      <w:r w:rsidRPr="00075C3A">
        <w:rPr>
          <w:rFonts w:cs="Times New Roman"/>
          <w:noProof/>
          <w:lang w:val="en-GB"/>
        </w:rPr>
        <w:t>Guri et al. (2023)</w:t>
      </w:r>
      <w:r w:rsidRPr="00075C3A">
        <w:rPr>
          <w:rFonts w:cs="Times New Roman"/>
          <w:lang w:val="en-GB"/>
        </w:rPr>
        <w:fldChar w:fldCharType="end"/>
      </w:r>
      <w:r w:rsidRPr="00075C3A">
        <w:rPr>
          <w:rFonts w:cs="Times New Roman"/>
          <w:lang w:val="en-GB"/>
        </w:rPr>
        <w:t xml:space="preserve">. The amplification of </w:t>
      </w:r>
      <w:proofErr w:type="spellStart"/>
      <w:r w:rsidRPr="00075C3A">
        <w:rPr>
          <w:rFonts w:cs="Times New Roman"/>
          <w:lang w:val="en-GB"/>
        </w:rPr>
        <w:t>metabarcodes</w:t>
      </w:r>
      <w:proofErr w:type="spellEnd"/>
      <w:r w:rsidRPr="00075C3A">
        <w:rPr>
          <w:rFonts w:cs="Times New Roman"/>
          <w:lang w:val="en-GB"/>
        </w:rPr>
        <w:t xml:space="preserve"> was done using the </w:t>
      </w:r>
      <w:proofErr w:type="spellStart"/>
      <w:r w:rsidRPr="00075C3A">
        <w:rPr>
          <w:rFonts w:cs="Times New Roman"/>
          <w:lang w:val="en-GB"/>
        </w:rPr>
        <w:t>MiFish</w:t>
      </w:r>
      <w:proofErr w:type="spellEnd"/>
      <w:r w:rsidRPr="00075C3A">
        <w:rPr>
          <w:rFonts w:cs="Times New Roman"/>
          <w:lang w:val="en-GB"/>
        </w:rPr>
        <w:t xml:space="preserve"> 12S assay </w:t>
      </w:r>
      <w:r w:rsidRPr="00075C3A">
        <w:rPr>
          <w:rFonts w:cs="Times New Roman"/>
          <w:lang w:val="en-GB"/>
        </w:rPr>
        <w:fldChar w:fldCharType="begin">
          <w:fldData xml:space="preserve">PEVuZE5vdGU+PENpdGU+PEF1dGhvcj5NaXlhPC9BdXRob3I+PFllYXI+MjAxNTwvWWVhcj48UmVj
TnVtPjE1ODM8L1JlY051bT48RGlzcGxheVRleHQ+KE1peWE8c3R5bGUgZmFjZT0iaXRhbGljIj4g
ZXQgYWwuPC9zdHlsZT4sIDIwMTUpPC9EaXNwbGF5VGV4dD48cmVjb3JkPjxyZWMtbnVtYmVyPjE1
ODM8L3JlYy1udW1iZXI+PGZvcmVpZ24ta2V5cz48a2V5IGFwcD0iRU4iIGRiLWlkPSJ6ejB6cHRk
d3QyZXNmNmUwejA1cGV0YXZkYTJ2MjV3ZndzeDkiIHRpbWVzdGFtcD0iMTY2NDI2MzA1NCI+MTU4
Mzwva2V5PjwvZm9yZWlnbi1rZXlzPjxyZWYtdHlwZSBuYW1lPSJKb3VybmFsIEFydGljbGUiPjE3
PC9yZWYtdHlwZT48Y29udHJpYnV0b3JzPjxhdXRob3JzPjxhdXRob3I+TWl5YSwgTS48L2F1dGhv
cj48YXV0aG9yPlNhdG8sIFkuPC9hdXRob3I+PGF1dGhvcj5GdWt1bmFnYSwgVC48L2F1dGhvcj48
YXV0aG9yPlNhZG8sIFQuPC9hdXRob3I+PGF1dGhvcj5Qb3Vsc2VuLCBKLiBZLjwvYXV0aG9yPjxh
dXRob3I+U2F0bywgSy48L2F1dGhvcj48YXV0aG9yPk1pbmFtb3RvLCBULjwvYXV0aG9yPjxhdXRo
b3I+WWFtYW1vdG8sIFMuPC9hdXRob3I+PGF1dGhvcj5ZYW1hbmFrYSwgSC48L2F1dGhvcj48YXV0
aG9yPkFyYWtpLCBILjwvYXV0aG9yPjxhdXRob3I+S29uZG9oLCBNLjwvYXV0aG9yPjxhdXRob3I+
SXdhc2FraSwgVy48L2F1dGhvcj48L2F1dGhvcnM+PC9jb250cmlidXRvcnM+PGF1dGgtYWRkcmVz
cz5OYXQgSGlzdCBNdXNldW0gJmFtcDsgSW5zdCwgRGVwdCBab29sLCBDaGliYSAyNjA4NjgyLCBK
YXBhbiYjeEQ7SmFwYW4gU2NpICZhbXA7IFRlY2hub2wgQWdjeSwgQ1JFU1QsIEthd2FndWNoaSwg
U2FpdGFtYSAzMzIwMDEyLCBKYXBhbiYjeEQ7VG9ob2t1IFVuaXYsIFRvaG9rdSBNZWQgTWVnYWJh
bmsgT3JnLCBTZW5kYWksIE1peWFnaSA5ODA4NTczLCBKYXBhbiYjeEQ7VW5pdiBUb2t5bywgRGVw
dCBDb21wdXRhdCBCaW9sLCBDaGliYSAyNzc4NTY4LCBKYXBhbiYjeEQ7QXVzdHJhbGlhbiBNdXNl
dW0sIEZpc2ggU2VjdCwgU3lkbmV5LCBOU1cgMjAxMCwgQXVzdHJhbGlhJiN4RDtPa2luYXdhIENo
dXJhc2hpbWEgUmVzIEN0ciwgS2FkZW5hLCBPa2luYXdhIDkwNTAyMDYsIEphcGFuJiN4RDtLb2Jl
IFVuaXYsIEdyYWQgU2NoIEh1bWFuIERldiAmYW1wOyBFbnZpcm9ubSwgS29iZSwgSHlvZ28gNjU3
ODUwMSwgSmFwYW4mI3hEO1J5dWtva3UgVW5pdiwgRmFjIFNjaSAmYW1wOyBUZWNobm9sLCBLeW90
bywgU2hpZ2EgNTIwMjE5NCwgSmFwYW4mI3hEO0hva2thaWRvIFVuaXYsIFJlcyBGYWMgQWdyLCBT
YXBwb3JvLCBIb2trYWlkbyAwNjA4NTg5LCBKYXBhbiYjeEQ7VW5pdiBUb2t5bywgRGVwdCBCaW9s
IFNjaSwgVG9reW8gMTMzMDAzMiwgSmFwYW48L2F1dGgtYWRkcmVzcz48dGl0bGVzPjx0aXRsZT5N
aUZpc2gsIGEgc2V0IG9mIHVuaXZlcnNhbCBQQ1IgcHJpbWVycyBmb3IgbWV0YWJhcmNvZGluZyBl
bnZpcm9ubWVudGFsIEROQSBmcm9tIGZpc2hlczogZGV0ZWN0aW9uIG9mIG1vcmUgdGhhbiAyMzAg
c3VidHJvcGljYWwgbWFyaW5lIHNwZWNpZXM8L3RpdGxlPjxzZWNvbmRhcnktdGl0bGU+Um95YWwg
U29jaWV0eSBPcGVuIFNjaWVuY2U8L3NlY29uZGFyeS10aXRsZT48YWx0LXRpdGxlPlJveSBTb2Mg
T3BlbiBTY2k8L2FsdC10aXRsZT48L3RpdGxlcz48cGVyaW9kaWNhbD48ZnVsbC10aXRsZT5Sb3lh
bCBTb2NpZXR5IE9wZW4gU2NpZW5jZTwvZnVsbC10aXRsZT48YWJici0xPlJveSBTb2MgT3BlbiBT
Y2k8L2FiYnItMT48L3BlcmlvZGljYWw+PGFsdC1wZXJpb2RpY2FsPjxmdWxsLXRpdGxlPlJveWFs
IFNvY2lldHkgT3BlbiBTY2llbmNlPC9mdWxsLXRpdGxlPjxhYmJyLTE+Um95IFNvYyBPcGVuIFNj
aTwvYWJici0xPjwvYWx0LXBlcmlvZGljYWw+PHZvbHVtZT4yPC92b2x1bWU+PG51bWJlcj43PC9u
dW1iZXI+PGtleXdvcmRzPjxrZXl3b3JkPm1ldGFiYXJjb2Rpbmc8L2tleXdvcmQ+PGtleXdvcmQ+
bWlzZXE8L2tleXdvcmQ+PGtleXdvcmQ+ZW52aXJvbm1lbnRhbCBETkE8L2tleXdvcmQ+PGtleXdv
cmQ+bWl0b2dlbm9tZTwva2V5d29yZD48a2V5d29yZD5yZXNvdXJjZSBtYW5hZ2VtZW50PC9rZXl3
b3JkPjxrZXl3b3JkPmNvbW11bml0eSBlY29sb2d5PC9rZXl3b3JkPjxrZXl3b3JkPmV2b2x1dGlv
bjwva2V5d29yZD48a2V5d29yZD5zZXF1ZW5jZXM8L2tleXdvcmQ+PGtleXdvcmQ+ZGF0YWJhc2U8
L2tleXdvcmQ+PGtleXdvcmQ+YmFyY29kZTwva2V5d29yZD48L2tleXdvcmRzPjxkYXRlcz48eWVh
cj4yMDE1PC95ZWFyPjxwdWItZGF0ZXM+PGRhdGU+SnVsPC9kYXRlPjwvcHViLWRhdGVzPjwvZGF0
ZXM+PGlzYm4+MjA1NC01NzAzPC9pc2JuPjxhY2Nlc3Npb24tbnVtPldPUzowMDAzNzc5NjYxMDAw
MTM8L2FjY2Vzc2lvbi1udW0+PHVybHM+PHJlbGF0ZWQtdXJscz48dXJsPiZsdDtHbyB0byBJU0km
Z3Q7Oi8vV09TOjAwMDM3Nzk2NjEwMDAxMzwvdXJsPjwvcmVsYXRlZC11cmxzPjwvdXJscz48ZWxl
Y3Ryb25pYy1yZXNvdXJjZS1udW0+QVJUTiAxNTAwODgmI3hEOzEwLjEwOTgvcnNvcy4xNTAwODg8
L2VsZWN0cm9uaWMtcmVzb3VyY2UtbnVtPjxsYW5ndWFnZT5FbmdsaXNoPC9sYW5ndWFnZT48L3Jl
Y29yZD48L0NpdGU+PC9FbmROb3RlPn==
</w:fldData>
        </w:fldChar>
      </w:r>
      <w:r w:rsidRPr="00075C3A">
        <w:rPr>
          <w:rFonts w:cs="Times New Roman"/>
          <w:lang w:val="en-GB"/>
        </w:rPr>
        <w:instrText xml:space="preserve"> ADDIN EN.CITE </w:instrText>
      </w:r>
      <w:r w:rsidRPr="00075C3A">
        <w:rPr>
          <w:rFonts w:cs="Times New Roman"/>
          <w:lang w:val="en-GB"/>
        </w:rPr>
        <w:fldChar w:fldCharType="begin">
          <w:fldData xml:space="preserve">PEVuZE5vdGU+PENpdGU+PEF1dGhvcj5NaXlhPC9BdXRob3I+PFllYXI+MjAxNTwvWWVhcj48UmVj
TnVtPjE1ODM8L1JlY051bT48RGlzcGxheVRleHQ+KE1peWE8c3R5bGUgZmFjZT0iaXRhbGljIj4g
ZXQgYWwuPC9zdHlsZT4sIDIwMTUpPC9EaXNwbGF5VGV4dD48cmVjb3JkPjxyZWMtbnVtYmVyPjE1
ODM8L3JlYy1udW1iZXI+PGZvcmVpZ24ta2V5cz48a2V5IGFwcD0iRU4iIGRiLWlkPSJ6ejB6cHRk
d3QyZXNmNmUwejA1cGV0YXZkYTJ2MjV3ZndzeDkiIHRpbWVzdGFtcD0iMTY2NDI2MzA1NCI+MTU4
Mzwva2V5PjwvZm9yZWlnbi1rZXlzPjxyZWYtdHlwZSBuYW1lPSJKb3VybmFsIEFydGljbGUiPjE3
PC9yZWYtdHlwZT48Y29udHJpYnV0b3JzPjxhdXRob3JzPjxhdXRob3I+TWl5YSwgTS48L2F1dGhv
cj48YXV0aG9yPlNhdG8sIFkuPC9hdXRob3I+PGF1dGhvcj5GdWt1bmFnYSwgVC48L2F1dGhvcj48
YXV0aG9yPlNhZG8sIFQuPC9hdXRob3I+PGF1dGhvcj5Qb3Vsc2VuLCBKLiBZLjwvYXV0aG9yPjxh
dXRob3I+U2F0bywgSy48L2F1dGhvcj48YXV0aG9yPk1pbmFtb3RvLCBULjwvYXV0aG9yPjxhdXRo
b3I+WWFtYW1vdG8sIFMuPC9hdXRob3I+PGF1dGhvcj5ZYW1hbmFrYSwgSC48L2F1dGhvcj48YXV0
aG9yPkFyYWtpLCBILjwvYXV0aG9yPjxhdXRob3I+S29uZG9oLCBNLjwvYXV0aG9yPjxhdXRob3I+
SXdhc2FraSwgVy48L2F1dGhvcj48L2F1dGhvcnM+PC9jb250cmlidXRvcnM+PGF1dGgtYWRkcmVz
cz5OYXQgSGlzdCBNdXNldW0gJmFtcDsgSW5zdCwgRGVwdCBab29sLCBDaGliYSAyNjA4NjgyLCBK
YXBhbiYjeEQ7SmFwYW4gU2NpICZhbXA7IFRlY2hub2wgQWdjeSwgQ1JFU1QsIEthd2FndWNoaSwg
U2FpdGFtYSAzMzIwMDEyLCBKYXBhbiYjeEQ7VG9ob2t1IFVuaXYsIFRvaG9rdSBNZWQgTWVnYWJh
bmsgT3JnLCBTZW5kYWksIE1peWFnaSA5ODA4NTczLCBKYXBhbiYjeEQ7VW5pdiBUb2t5bywgRGVw
dCBDb21wdXRhdCBCaW9sLCBDaGliYSAyNzc4NTY4LCBKYXBhbiYjeEQ7QXVzdHJhbGlhbiBNdXNl
dW0sIEZpc2ggU2VjdCwgU3lkbmV5LCBOU1cgMjAxMCwgQXVzdHJhbGlhJiN4RDtPa2luYXdhIENo
dXJhc2hpbWEgUmVzIEN0ciwgS2FkZW5hLCBPa2luYXdhIDkwNTAyMDYsIEphcGFuJiN4RDtLb2Jl
IFVuaXYsIEdyYWQgU2NoIEh1bWFuIERldiAmYW1wOyBFbnZpcm9ubSwgS29iZSwgSHlvZ28gNjU3
ODUwMSwgSmFwYW4mI3hEO1J5dWtva3UgVW5pdiwgRmFjIFNjaSAmYW1wOyBUZWNobm9sLCBLeW90
bywgU2hpZ2EgNTIwMjE5NCwgSmFwYW4mI3hEO0hva2thaWRvIFVuaXYsIFJlcyBGYWMgQWdyLCBT
YXBwb3JvLCBIb2trYWlkbyAwNjA4NTg5LCBKYXBhbiYjeEQ7VW5pdiBUb2t5bywgRGVwdCBCaW9s
IFNjaSwgVG9reW8gMTMzMDAzMiwgSmFwYW48L2F1dGgtYWRkcmVzcz48dGl0bGVzPjx0aXRsZT5N
aUZpc2gsIGEgc2V0IG9mIHVuaXZlcnNhbCBQQ1IgcHJpbWVycyBmb3IgbWV0YWJhcmNvZGluZyBl
bnZpcm9ubWVudGFsIEROQSBmcm9tIGZpc2hlczogZGV0ZWN0aW9uIG9mIG1vcmUgdGhhbiAyMzAg
c3VidHJvcGljYWwgbWFyaW5lIHNwZWNpZXM8L3RpdGxlPjxzZWNvbmRhcnktdGl0bGU+Um95YWwg
U29jaWV0eSBPcGVuIFNjaWVuY2U8L3NlY29uZGFyeS10aXRsZT48YWx0LXRpdGxlPlJveSBTb2Mg
T3BlbiBTY2k8L2FsdC10aXRsZT48L3RpdGxlcz48cGVyaW9kaWNhbD48ZnVsbC10aXRsZT5Sb3lh
bCBTb2NpZXR5IE9wZW4gU2NpZW5jZTwvZnVsbC10aXRsZT48YWJici0xPlJveSBTb2MgT3BlbiBT
Y2k8L2FiYnItMT48L3BlcmlvZGljYWw+PGFsdC1wZXJpb2RpY2FsPjxmdWxsLXRpdGxlPlJveWFs
IFNvY2lldHkgT3BlbiBTY2llbmNlPC9mdWxsLXRpdGxlPjxhYmJyLTE+Um95IFNvYyBPcGVuIFNj
aTwvYWJici0xPjwvYWx0LXBlcmlvZGljYWw+PHZvbHVtZT4yPC92b2x1bWU+PG51bWJlcj43PC9u
dW1iZXI+PGtleXdvcmRzPjxrZXl3b3JkPm1ldGFiYXJjb2Rpbmc8L2tleXdvcmQ+PGtleXdvcmQ+
bWlzZXE8L2tleXdvcmQ+PGtleXdvcmQ+ZW52aXJvbm1lbnRhbCBETkE8L2tleXdvcmQ+PGtleXdv
cmQ+bWl0b2dlbm9tZTwva2V5d29yZD48a2V5d29yZD5yZXNvdXJjZSBtYW5hZ2VtZW50PC9rZXl3
b3JkPjxrZXl3b3JkPmNvbW11bml0eSBlY29sb2d5PC9rZXl3b3JkPjxrZXl3b3JkPmV2b2x1dGlv
bjwva2V5d29yZD48a2V5d29yZD5zZXF1ZW5jZXM8L2tleXdvcmQ+PGtleXdvcmQ+ZGF0YWJhc2U8
L2tleXdvcmQ+PGtleXdvcmQ+YmFyY29kZTwva2V5d29yZD48L2tleXdvcmRzPjxkYXRlcz48eWVh
cj4yMDE1PC95ZWFyPjxwdWItZGF0ZXM+PGRhdGU+SnVsPC9kYXRlPjwvcHViLWRhdGVzPjwvZGF0
ZXM+PGlzYm4+MjA1NC01NzAzPC9pc2JuPjxhY2Nlc3Npb24tbnVtPldPUzowMDAzNzc5NjYxMDAw
MTM8L2FjY2Vzc2lvbi1udW0+PHVybHM+PHJlbGF0ZWQtdXJscz48dXJsPiZsdDtHbyB0byBJU0km
Z3Q7Oi8vV09TOjAwMDM3Nzk2NjEwMDAxMzwvdXJsPjwvcmVsYXRlZC11cmxzPjwvdXJscz48ZWxl
Y3Ryb25pYy1yZXNvdXJjZS1udW0+QVJUTiAxNTAwODgmI3hEOzEwLjEwOTgvcnNvcy4xNTAwODg8
L2VsZWN0cm9uaWMtcmVzb3VyY2UtbnVtPjxsYW5ndWFnZT5FbmdsaXNoPC9sYW5ndWFnZT48L3Jl
Y29yZD48L0NpdGU+PC9FbmROb3RlPn==
</w:fldData>
        </w:fldChar>
      </w:r>
      <w:r w:rsidRPr="00075C3A">
        <w:rPr>
          <w:rFonts w:cs="Times New Roman"/>
          <w:lang w:val="en-GB"/>
        </w:rPr>
        <w:instrText xml:space="preserve"> ADDIN EN.CITE.DATA </w:instrText>
      </w:r>
      <w:r w:rsidRPr="00075C3A">
        <w:rPr>
          <w:rFonts w:cs="Times New Roman"/>
          <w:lang w:val="en-GB"/>
        </w:rPr>
      </w:r>
      <w:r w:rsidRPr="00075C3A">
        <w:rPr>
          <w:rFonts w:cs="Times New Roman"/>
          <w:lang w:val="en-GB"/>
        </w:rPr>
        <w:fldChar w:fldCharType="end"/>
      </w:r>
      <w:r w:rsidRPr="00075C3A">
        <w:rPr>
          <w:rFonts w:cs="Times New Roman"/>
          <w:lang w:val="en-GB"/>
        </w:rPr>
      </w:r>
      <w:r w:rsidRPr="00075C3A">
        <w:rPr>
          <w:rFonts w:cs="Times New Roman"/>
          <w:lang w:val="en-GB"/>
        </w:rPr>
        <w:fldChar w:fldCharType="separate"/>
      </w:r>
      <w:r w:rsidRPr="00075C3A">
        <w:rPr>
          <w:rFonts w:cs="Times New Roman"/>
          <w:noProof/>
          <w:lang w:val="en-GB"/>
        </w:rPr>
        <w:t>(Miya</w:t>
      </w:r>
      <w:r w:rsidRPr="00075C3A">
        <w:rPr>
          <w:rFonts w:cs="Times New Roman"/>
          <w:i/>
          <w:noProof/>
          <w:lang w:val="en-GB"/>
        </w:rPr>
        <w:t xml:space="preserve"> et al.</w:t>
      </w:r>
      <w:r w:rsidRPr="00075C3A">
        <w:rPr>
          <w:rFonts w:cs="Times New Roman"/>
          <w:noProof/>
          <w:lang w:val="en-GB"/>
        </w:rPr>
        <w:t>, 2015)</w:t>
      </w:r>
      <w:r w:rsidRPr="00075C3A">
        <w:rPr>
          <w:rFonts w:cs="Times New Roman"/>
          <w:lang w:val="en-GB"/>
        </w:rPr>
        <w:fldChar w:fldCharType="end"/>
      </w:r>
      <w:r w:rsidRPr="00075C3A">
        <w:rPr>
          <w:rFonts w:cs="Times New Roman"/>
          <w:lang w:val="en-GB"/>
        </w:rPr>
        <w:t xml:space="preserve">. Allowing for a one-step PCR protocol, fusion primers were applied. That is primers with instrument specific adaptors and indexes attached to the template specific sequence. All </w:t>
      </w:r>
      <w:proofErr w:type="gramStart"/>
      <w:r w:rsidRPr="00075C3A">
        <w:rPr>
          <w:rFonts w:cs="Times New Roman"/>
          <w:lang w:val="en-GB"/>
        </w:rPr>
        <w:t>PCR’s</w:t>
      </w:r>
      <w:proofErr w:type="gramEnd"/>
      <w:r w:rsidRPr="00075C3A">
        <w:rPr>
          <w:rFonts w:cs="Times New Roman"/>
          <w:lang w:val="en-GB"/>
        </w:rPr>
        <w:t xml:space="preserve"> were done in triplicate to reduce the amplification stochasticity in the reactions. </w:t>
      </w:r>
      <w:r w:rsidR="005843CA" w:rsidRPr="00075C3A">
        <w:rPr>
          <w:rFonts w:cs="Times New Roman"/>
          <w:lang w:val="en-GB"/>
        </w:rPr>
        <w:t xml:space="preserve">Verification of positive amplification and correct product size was done using the capillary based </w:t>
      </w:r>
      <w:proofErr w:type="spellStart"/>
      <w:r w:rsidR="005843CA" w:rsidRPr="00075C3A">
        <w:rPr>
          <w:rFonts w:cs="Times New Roman"/>
          <w:lang w:val="en-GB"/>
        </w:rPr>
        <w:t>Qiaxel</w:t>
      </w:r>
      <w:proofErr w:type="spellEnd"/>
      <w:r w:rsidR="005843CA" w:rsidRPr="00075C3A">
        <w:rPr>
          <w:rFonts w:cs="Times New Roman"/>
          <w:lang w:val="en-GB"/>
        </w:rPr>
        <w:t xml:space="preserve"> (Qiagen GmbH). </w:t>
      </w:r>
      <w:r w:rsidRPr="00075C3A">
        <w:rPr>
          <w:rFonts w:cs="Times New Roman"/>
          <w:lang w:val="en-GB"/>
        </w:rPr>
        <w:t xml:space="preserve">The individual PCR products were subsequently pooled into </w:t>
      </w:r>
      <w:r w:rsidR="004D756C" w:rsidRPr="00075C3A">
        <w:rPr>
          <w:rFonts w:cs="Times New Roman"/>
          <w:lang w:val="en-GB"/>
        </w:rPr>
        <w:t>nine</w:t>
      </w:r>
      <w:r w:rsidRPr="00075C3A">
        <w:rPr>
          <w:rFonts w:cs="Times New Roman"/>
          <w:lang w:val="en-GB"/>
        </w:rPr>
        <w:t xml:space="preserve"> librar</w:t>
      </w:r>
      <w:r w:rsidR="00C6569F" w:rsidRPr="00075C3A">
        <w:rPr>
          <w:rFonts w:cs="Times New Roman"/>
          <w:lang w:val="en-GB"/>
        </w:rPr>
        <w:t>ies</w:t>
      </w:r>
      <w:r w:rsidRPr="00075C3A">
        <w:rPr>
          <w:rFonts w:cs="Times New Roman"/>
          <w:lang w:val="en-GB"/>
        </w:rPr>
        <w:t xml:space="preserve"> and </w:t>
      </w:r>
      <w:r w:rsidR="00761506" w:rsidRPr="00075C3A">
        <w:rPr>
          <w:rFonts w:cs="Times New Roman"/>
          <w:lang w:val="en-GB"/>
        </w:rPr>
        <w:t xml:space="preserve">thereafter size selected by electrophoresis on a 2% agarose gel and excising the PCR product of interest (~300 bp). Purification of the excised products were done using </w:t>
      </w:r>
      <w:r w:rsidRPr="00075C3A">
        <w:rPr>
          <w:rFonts w:cs="Times New Roman"/>
          <w:lang w:val="en-GB"/>
        </w:rPr>
        <w:t xml:space="preserve">the </w:t>
      </w:r>
      <w:proofErr w:type="spellStart"/>
      <w:r w:rsidR="002A2F5A" w:rsidRPr="00075C3A">
        <w:rPr>
          <w:rFonts w:cs="Times New Roman"/>
          <w:lang w:val="en-GB"/>
        </w:rPr>
        <w:t>GeneJet</w:t>
      </w:r>
      <w:proofErr w:type="spellEnd"/>
      <w:r w:rsidR="002A2F5A" w:rsidRPr="00075C3A">
        <w:rPr>
          <w:rFonts w:cs="Times New Roman"/>
          <w:lang w:val="en-GB"/>
        </w:rPr>
        <w:t xml:space="preserve"> Gel Extraction and DNA cleanup Micro Kit</w:t>
      </w:r>
      <w:r w:rsidRPr="00075C3A">
        <w:rPr>
          <w:rFonts w:cs="Times New Roman"/>
          <w:lang w:val="en-GB"/>
        </w:rPr>
        <w:t xml:space="preserve"> </w:t>
      </w:r>
      <w:r w:rsidR="002A2F5A" w:rsidRPr="00075C3A">
        <w:rPr>
          <w:rFonts w:cs="Times New Roman"/>
          <w:lang w:val="en-GB"/>
        </w:rPr>
        <w:t>(</w:t>
      </w:r>
      <w:proofErr w:type="spellStart"/>
      <w:r w:rsidR="002A2F5A" w:rsidRPr="00075C3A">
        <w:rPr>
          <w:rFonts w:cs="Times New Roman"/>
          <w:lang w:val="en-GB"/>
        </w:rPr>
        <w:t>Thermo</w:t>
      </w:r>
      <w:proofErr w:type="spellEnd"/>
      <w:r w:rsidR="002A2F5A" w:rsidRPr="00075C3A">
        <w:rPr>
          <w:rFonts w:cs="Times New Roman"/>
          <w:lang w:val="en-GB"/>
        </w:rPr>
        <w:t xml:space="preserve"> Fisher Scientific).</w:t>
      </w:r>
      <w:r w:rsidR="00C6569F" w:rsidRPr="00075C3A">
        <w:rPr>
          <w:rFonts w:cs="Times New Roman"/>
          <w:lang w:val="en-GB"/>
        </w:rPr>
        <w:t xml:space="preserve"> DNA concentrations of the purified sequencing libraries </w:t>
      </w:r>
      <w:r w:rsidR="00692BA9" w:rsidRPr="00075C3A">
        <w:rPr>
          <w:rFonts w:cs="Times New Roman"/>
          <w:lang w:val="en-GB"/>
        </w:rPr>
        <w:t>were measured with the Qubit dsDNA HS kit (</w:t>
      </w:r>
      <w:proofErr w:type="spellStart"/>
      <w:r w:rsidR="00692BA9" w:rsidRPr="00075C3A">
        <w:rPr>
          <w:rFonts w:cs="Times New Roman"/>
          <w:lang w:val="en-GB"/>
        </w:rPr>
        <w:t>Thermo</w:t>
      </w:r>
      <w:proofErr w:type="spellEnd"/>
      <w:r w:rsidR="00692BA9" w:rsidRPr="00075C3A">
        <w:rPr>
          <w:rFonts w:cs="Times New Roman"/>
          <w:lang w:val="en-GB"/>
        </w:rPr>
        <w:t xml:space="preserve"> Fisher Scientific) and diluted to 50 µM and spiked with 4 µL of Ion Calibration Standard and subsequently loaded </w:t>
      </w:r>
      <w:r w:rsidR="00FA3A6A" w:rsidRPr="00075C3A">
        <w:rPr>
          <w:rFonts w:cs="Times New Roman"/>
          <w:lang w:val="en-GB"/>
        </w:rPr>
        <w:t>onto the Ion Chef instrument (</w:t>
      </w:r>
      <w:proofErr w:type="spellStart"/>
      <w:r w:rsidR="00FA3A6A" w:rsidRPr="00075C3A">
        <w:rPr>
          <w:rFonts w:cs="Times New Roman"/>
          <w:lang w:val="en-GB"/>
        </w:rPr>
        <w:t>Thermo</w:t>
      </w:r>
      <w:proofErr w:type="spellEnd"/>
      <w:r w:rsidR="00FA3A6A" w:rsidRPr="00075C3A">
        <w:rPr>
          <w:rFonts w:cs="Times New Roman"/>
          <w:lang w:val="en-GB"/>
        </w:rPr>
        <w:t xml:space="preserve"> Fisher Scientific). Libraries were sequenced on a </w:t>
      </w:r>
      <w:proofErr w:type="spellStart"/>
      <w:r w:rsidR="00FA3A6A" w:rsidRPr="00075C3A">
        <w:rPr>
          <w:rFonts w:cs="Times New Roman"/>
          <w:lang w:val="en-GB"/>
        </w:rPr>
        <w:t>GeneStudio</w:t>
      </w:r>
      <w:proofErr w:type="spellEnd"/>
      <w:r w:rsidR="00FA3A6A" w:rsidRPr="00075C3A">
        <w:rPr>
          <w:rFonts w:cs="Times New Roman"/>
          <w:lang w:val="en-GB"/>
        </w:rPr>
        <w:t xml:space="preserve"> S5 with the Ion 530</w:t>
      </w:r>
      <w:r w:rsidR="004D756C" w:rsidRPr="00075C3A">
        <w:rPr>
          <w:rFonts w:cs="Times New Roman"/>
          <w:lang w:val="en-GB"/>
        </w:rPr>
        <w:t xml:space="preserve"> (4 libraries)</w:t>
      </w:r>
      <w:r w:rsidR="00FA3A6A" w:rsidRPr="00075C3A">
        <w:rPr>
          <w:rFonts w:cs="Times New Roman"/>
          <w:lang w:val="en-GB"/>
        </w:rPr>
        <w:t xml:space="preserve"> or 540 chip </w:t>
      </w:r>
      <w:r w:rsidR="004D756C" w:rsidRPr="00075C3A">
        <w:rPr>
          <w:rFonts w:cs="Times New Roman"/>
          <w:lang w:val="en-GB"/>
        </w:rPr>
        <w:t xml:space="preserve">(5 libraries) </w:t>
      </w:r>
      <w:r w:rsidR="00FA3A6A" w:rsidRPr="00075C3A">
        <w:rPr>
          <w:rFonts w:cs="Times New Roman"/>
          <w:lang w:val="en-GB"/>
        </w:rPr>
        <w:t>and the 200 bp protocol.</w:t>
      </w:r>
    </w:p>
    <w:p w14:paraId="6423A815" w14:textId="77777777" w:rsidR="00A24B8E" w:rsidRPr="00075C3A" w:rsidRDefault="00A24B8E" w:rsidP="00E92AD3">
      <w:pPr>
        <w:pStyle w:val="BodyA"/>
        <w:rPr>
          <w:rFonts w:cs="Times New Roman"/>
          <w:lang w:val="en-GB"/>
        </w:rPr>
      </w:pPr>
    </w:p>
    <w:p w14:paraId="1D087EA9" w14:textId="0F695CF5" w:rsidR="00A24B8E" w:rsidRPr="00075C3A" w:rsidRDefault="00A24B8E" w:rsidP="00E92AD3">
      <w:pPr>
        <w:pStyle w:val="BodyA"/>
        <w:rPr>
          <w:rFonts w:cs="Times New Roman"/>
          <w:lang w:val="en-GB"/>
        </w:rPr>
      </w:pPr>
      <w:r w:rsidRPr="00075C3A">
        <w:rPr>
          <w:rFonts w:cs="Times New Roman"/>
          <w:lang w:val="en-GB"/>
        </w:rPr>
        <w:t>Bioinformatics</w:t>
      </w:r>
    </w:p>
    <w:p w14:paraId="598AD1CF" w14:textId="1086B992" w:rsidR="00A24B8E" w:rsidRDefault="00B9407E" w:rsidP="00E92AD3">
      <w:pPr>
        <w:pStyle w:val="BodyA"/>
        <w:rPr>
          <w:rFonts w:cs="Times New Roman"/>
          <w:lang w:val="en-GB"/>
        </w:rPr>
      </w:pPr>
      <w:r w:rsidRPr="00075C3A">
        <w:rPr>
          <w:rFonts w:cs="Times New Roman"/>
          <w:lang w:val="en-GB"/>
        </w:rPr>
        <w:t xml:space="preserve">Demultiplexing of the sequences were automatically done by the Torrent Suite™, inbuilt in the sequencer, with the default settings. Chimeric sequences </w:t>
      </w:r>
      <w:r w:rsidR="000E7B89" w:rsidRPr="00075C3A">
        <w:rPr>
          <w:rFonts w:cs="Times New Roman"/>
          <w:lang w:val="en-GB"/>
        </w:rPr>
        <w:t>were filtered out using t</w:t>
      </w:r>
      <w:r w:rsidRPr="00075C3A">
        <w:rPr>
          <w:rFonts w:cs="Times New Roman"/>
          <w:lang w:val="en-GB"/>
        </w:rPr>
        <w:t xml:space="preserve">he </w:t>
      </w:r>
      <w:r w:rsidRPr="00075C3A">
        <w:rPr>
          <w:rFonts w:cs="Times New Roman"/>
          <w:i/>
          <w:iCs/>
          <w:lang w:val="en-GB"/>
        </w:rPr>
        <w:t>uchime-denovo</w:t>
      </w:r>
      <w:r w:rsidRPr="00075C3A">
        <w:rPr>
          <w:rFonts w:cs="Times New Roman"/>
          <w:lang w:val="en-GB"/>
        </w:rPr>
        <w:t xml:space="preserve"> algorithm in VSEARCH </w:t>
      </w:r>
      <w:r w:rsidRPr="00075C3A">
        <w:rPr>
          <w:rFonts w:cs="Times New Roman"/>
          <w:lang w:val="en-GB"/>
        </w:rPr>
        <w:fldChar w:fldCharType="begin">
          <w:fldData xml:space="preserve">PEVuZE5vdGU+PENpdGU+PEF1dGhvcj5Sb2duZXM8L0F1dGhvcj48WWVhcj4yMDE2PC9ZZWFyPjxS
ZWNOdW0+MTUzMjwvUmVjTnVtPjxEaXNwbGF5VGV4dD4oUm9nbmVzPHN0eWxlIGZhY2U9Iml0YWxp
YyI+IGV0IGFsLjwvc3R5bGU+LCAyMDE2KTwvRGlzcGxheVRleHQ+PHJlY29yZD48cmVjLW51bWJl
cj4xNTMyPC9yZWMtbnVtYmVyPjxmb3JlaWduLWtleXM+PGtleSBhcHA9IkVOIiBkYi1pZD0ienow
enB0ZHd0MmVzZjZlMHowNXBldGF2ZGEydjI1d2Z3c3g5IiB0aW1lc3RhbXA9IjE2MTgzMDE0Njgi
PjE1MzI8L2tleT48L2ZvcmVpZ24ta2V5cz48cmVmLXR5cGUgbmFtZT0iSm91cm5hbCBBcnRpY2xl
Ij4xNzwvcmVmLXR5cGU+PGNvbnRyaWJ1dG9ycz48YXV0aG9ycz48YXV0aG9yPlJvZ25lcywgVC48
L2F1dGhvcj48YXV0aG9yPkZsb3VyaSwgVC48L2F1dGhvcj48YXV0aG9yPk5pY2hvbHMsIEIuPC9h
dXRob3I+PGF1dGhvcj5RdWluY2UsIEMuPC9hdXRob3I+PGF1dGhvcj5NYWhlLCBGLjwvYXV0aG9y
PjwvYXV0aG9ycz48L2NvbnRyaWJ1dG9ycz48YXV0aC1hZGRyZXNzPlVuaXYgT3NsbywgRGVwdCBJ
bmZvcm1hdCwgT3NsbywgTm9yd2F5JiN4RDtPc2xvIFVuaXYgSG9zcCwgRGVwdCBNaWNyb2Jpb2ws
IE9zbG8sIE5vcndheSYjeEQ7SGVpZGVsYmVyZyBJbnN0IFRoZW9yZXQgU3R1ZGllcywgSGVpZGVs
YmVyZywgR2VybWFueSYjeEQ7S2FybHNydWhlIEluc3QgVGVjaG5vbCwgSW5zdCBUaGVvcmV0IElu
Zm9ybWF0LCBLYXJsc3J1aGUsIEdlcm1hbnkmI3hEO1VuaXYgR2xhc2dvdywgU2NoIEVuZ24sIEds
YXNnb3csIExhbmFyaywgU2NvdGxhbmQmI3hEO1VuaXYgV2Fyd2ljaywgV2Fyd2ljayBNZWQgU2No
LCBDb3ZlbnRyeSwgVyBNaWRsYW5kcywgRW5nbGFuZCYjeEQ7VW5pdiBLYWlzZXJzbGF1dGVybiwg
RGVwdCBFY29sLCBLYWlzZXJzbGF1dGVybiwgR2VybWFueSYjeEQ7Q0lSQUQsIFVNUiBMU1RNLCBN
b250cGVsbGllciwgRnJhbmNlPC9hdXRoLWFkZHJlc3M+PHRpdGxlcz48dGl0bGU+VlNFQVJDSDog
YSB2ZXJzYXRpbGUgb3BlbiBzb3VyY2UgdG9vbCBmb3IgbWV0YWdlbm9taWNzPC90aXRsZT48c2Vj
b25kYXJ5LXRpdGxlPlBlZXJqPC9zZWNvbmRhcnktdGl0bGU+PGFsdC10aXRsZT5QZWVyajwvYWx0
LXRpdGxlPjwvdGl0bGVzPjxwZXJpb2RpY2FsPjxmdWxsLXRpdGxlPlBlZXJqPC9mdWxsLXRpdGxl
PjxhYmJyLTE+UGVlcmo8L2FiYnItMT48L3BlcmlvZGljYWw+PGFsdC1wZXJpb2RpY2FsPjxmdWxs
LXRpdGxlPlBlZXJqPC9mdWxsLXRpdGxlPjxhYmJyLTE+UGVlcmo8L2FiYnItMT48L2FsdC1wZXJp
b2RpY2FsPjx2b2x1bWU+NDwvdm9sdW1lPjxrZXl3b3Jkcz48a2V5d29yZD5jbHVzdGVyaW5nPC9r
ZXl3b3JkPjxrZXl3b3JkPmNoaW1lcmEgZGV0ZWN0aW9uPC9rZXl3b3JkPjxrZXl3b3JkPnNlYXJj
aGluZzwva2V5d29yZD48a2V5d29yZD5tYXNraW5nPC9rZXl3b3JkPjxrZXl3b3JkPnNodWZmbGlu
Zzwva2V5d29yZD48a2V5d29yZD5wYXJhbGxlbGxpemF0aW9uPC9rZXl3b3JkPjxrZXl3b3JkPm1l
dGFnZW5vbWljczwva2V5d29yZD48a2V5d29yZD5hbGlnbm1lbnQ8L2tleXdvcmQ+PGtleXdvcmQ+
c2VxdWVuY2VzPC9rZXl3b3JkPjxrZXl3b3JkPmRlcmVwbGljYXRpb248L2tleXdvcmQ+PGtleXdv
cmQ+b3BlcmF0aW9uYWwgdGF4b25vbWljIHVuaXRzPC9rZXl3b3JkPjxrZXl3b3JkPnJuYSBnZW5l
IGRhdGFiYXNlPC9rZXl3b3JkPjxrZXl3b3JkPmNsdXN0ZXJpbmcgbWV0aG9kczwva2V5d29yZD48
a2V5d29yZD5saW5lYXItc3BhY2U8L2tleXdvcmQ+PGtleXdvcmQ+c2VxdWVuY2VzPC9rZXl3b3Jk
PjxrZXl3b3JkPmdlbmVyYXRpb248L2tleXdvcmQ+PGtleXdvcmQ+YWxpZ25tZW50PC9rZXl3b3Jk
PjxrZXl3b3JkPnNlYXJjaDwva2V5d29yZD48a2V5d29yZD5yZWFkczwva2V5d29yZD48a2V5d29y
ZD5ibGFzdDwva2V5d29yZD48L2tleXdvcmRzPjxkYXRlcz48eWVhcj4yMDE2PC95ZWFyPjxwdWIt
ZGF0ZXM+PGRhdGU+T2N0IDE4PC9kYXRlPjwvcHViLWRhdGVzPjwvZGF0ZXM+PGlzYm4+MjE2Ny04
MzU5PC9pc2JuPjxhY2Nlc3Npb24tbnVtPldPUzowMDAzODU1ODMxMDAwMDU8L2FjY2Vzc2lvbi1u
dW0+PHVybHM+PHJlbGF0ZWQtdXJscz48dXJsPjxzdHlsZSBmYWNlPSJ1bmRlcmxpbmUiIGZvbnQ9
ImRlZmF1bHQiIHNpemU9IjEwMCUiPiZsdDtHbyB0byBJU0kmZ3Q7Oi8vV09TOjAwMDM4NTU4MzEw
MDAwNTwvc3R5bGU+PC91cmw+PC9yZWxhdGVkLXVybHM+PC91cmxzPjxlbGVjdHJvbmljLXJlc291
cmNlLW51bT5BUlROIGUyNTg0JiN4RDsxMC43NzE3L3BlZXJqLjI1ODQ8L2VsZWN0cm9uaWMtcmVz
b3VyY2UtbnVtPjxsYW5ndWFnZT5FbmdsaXNoPC9sYW5ndWFnZT48L3JlY29yZD48L0NpdGU+PC9F
bmROb3RlPgB=
</w:fldData>
        </w:fldChar>
      </w:r>
      <w:r w:rsidRPr="00075C3A">
        <w:rPr>
          <w:rFonts w:cs="Times New Roman"/>
          <w:lang w:val="en-GB"/>
        </w:rPr>
        <w:instrText xml:space="preserve"> ADDIN EN.CITE </w:instrText>
      </w:r>
      <w:r w:rsidRPr="00075C3A">
        <w:rPr>
          <w:rFonts w:cs="Times New Roman"/>
          <w:lang w:val="en-GB"/>
        </w:rPr>
        <w:fldChar w:fldCharType="begin">
          <w:fldData xml:space="preserve">PEVuZE5vdGU+PENpdGU+PEF1dGhvcj5Sb2duZXM8L0F1dGhvcj48WWVhcj4yMDE2PC9ZZWFyPjxS
ZWNOdW0+MTUzMjwvUmVjTnVtPjxEaXNwbGF5VGV4dD4oUm9nbmVzPHN0eWxlIGZhY2U9Iml0YWxp
YyI+IGV0IGFsLjwvc3R5bGU+LCAyMDE2KTwvRGlzcGxheVRleHQ+PHJlY29yZD48cmVjLW51bWJl
cj4xNTMyPC9yZWMtbnVtYmVyPjxmb3JlaWduLWtleXM+PGtleSBhcHA9IkVOIiBkYi1pZD0ienow
enB0ZHd0MmVzZjZlMHowNXBldGF2ZGEydjI1d2Z3c3g5IiB0aW1lc3RhbXA9IjE2MTgzMDE0Njgi
PjE1MzI8L2tleT48L2ZvcmVpZ24ta2V5cz48cmVmLXR5cGUgbmFtZT0iSm91cm5hbCBBcnRpY2xl
Ij4xNzwvcmVmLXR5cGU+PGNvbnRyaWJ1dG9ycz48YXV0aG9ycz48YXV0aG9yPlJvZ25lcywgVC48
L2F1dGhvcj48YXV0aG9yPkZsb3VyaSwgVC48L2F1dGhvcj48YXV0aG9yPk5pY2hvbHMsIEIuPC9h
dXRob3I+PGF1dGhvcj5RdWluY2UsIEMuPC9hdXRob3I+PGF1dGhvcj5NYWhlLCBGLjwvYXV0aG9y
PjwvYXV0aG9ycz48L2NvbnRyaWJ1dG9ycz48YXV0aC1hZGRyZXNzPlVuaXYgT3NsbywgRGVwdCBJ
bmZvcm1hdCwgT3NsbywgTm9yd2F5JiN4RDtPc2xvIFVuaXYgSG9zcCwgRGVwdCBNaWNyb2Jpb2ws
IE9zbG8sIE5vcndheSYjeEQ7SGVpZGVsYmVyZyBJbnN0IFRoZW9yZXQgU3R1ZGllcywgSGVpZGVs
YmVyZywgR2VybWFueSYjeEQ7S2FybHNydWhlIEluc3QgVGVjaG5vbCwgSW5zdCBUaGVvcmV0IElu
Zm9ybWF0LCBLYXJsc3J1aGUsIEdlcm1hbnkmI3hEO1VuaXYgR2xhc2dvdywgU2NoIEVuZ24sIEds
YXNnb3csIExhbmFyaywgU2NvdGxhbmQmI3hEO1VuaXYgV2Fyd2ljaywgV2Fyd2ljayBNZWQgU2No
LCBDb3ZlbnRyeSwgVyBNaWRsYW5kcywgRW5nbGFuZCYjeEQ7VW5pdiBLYWlzZXJzbGF1dGVybiwg
RGVwdCBFY29sLCBLYWlzZXJzbGF1dGVybiwgR2VybWFueSYjeEQ7Q0lSQUQsIFVNUiBMU1RNLCBN
b250cGVsbGllciwgRnJhbmNlPC9hdXRoLWFkZHJlc3M+PHRpdGxlcz48dGl0bGU+VlNFQVJDSDog
YSB2ZXJzYXRpbGUgb3BlbiBzb3VyY2UgdG9vbCBmb3IgbWV0YWdlbm9taWNzPC90aXRsZT48c2Vj
b25kYXJ5LXRpdGxlPlBlZXJqPC9zZWNvbmRhcnktdGl0bGU+PGFsdC10aXRsZT5QZWVyajwvYWx0
LXRpdGxlPjwvdGl0bGVzPjxwZXJpb2RpY2FsPjxmdWxsLXRpdGxlPlBlZXJqPC9mdWxsLXRpdGxl
PjxhYmJyLTE+UGVlcmo8L2FiYnItMT48L3BlcmlvZGljYWw+PGFsdC1wZXJpb2RpY2FsPjxmdWxs
LXRpdGxlPlBlZXJqPC9mdWxsLXRpdGxlPjxhYmJyLTE+UGVlcmo8L2FiYnItMT48L2FsdC1wZXJp
b2RpY2FsPjx2b2x1bWU+NDwvdm9sdW1lPjxrZXl3b3Jkcz48a2V5d29yZD5jbHVzdGVyaW5nPC9r
ZXl3b3JkPjxrZXl3b3JkPmNoaW1lcmEgZGV0ZWN0aW9uPC9rZXl3b3JkPjxrZXl3b3JkPnNlYXJj
aGluZzwva2V5d29yZD48a2V5d29yZD5tYXNraW5nPC9rZXl3b3JkPjxrZXl3b3JkPnNodWZmbGlu
Zzwva2V5d29yZD48a2V5d29yZD5wYXJhbGxlbGxpemF0aW9uPC9rZXl3b3JkPjxrZXl3b3JkPm1l
dGFnZW5vbWljczwva2V5d29yZD48a2V5d29yZD5hbGlnbm1lbnQ8L2tleXdvcmQ+PGtleXdvcmQ+
c2VxdWVuY2VzPC9rZXl3b3JkPjxrZXl3b3JkPmRlcmVwbGljYXRpb248L2tleXdvcmQ+PGtleXdv
cmQ+b3BlcmF0aW9uYWwgdGF4b25vbWljIHVuaXRzPC9rZXl3b3JkPjxrZXl3b3JkPnJuYSBnZW5l
IGRhdGFiYXNlPC9rZXl3b3JkPjxrZXl3b3JkPmNsdXN0ZXJpbmcgbWV0aG9kczwva2V5d29yZD48
a2V5d29yZD5saW5lYXItc3BhY2U8L2tleXdvcmQ+PGtleXdvcmQ+c2VxdWVuY2VzPC9rZXl3b3Jk
PjxrZXl3b3JkPmdlbmVyYXRpb248L2tleXdvcmQ+PGtleXdvcmQ+YWxpZ25tZW50PC9rZXl3b3Jk
PjxrZXl3b3JkPnNlYXJjaDwva2V5d29yZD48a2V5d29yZD5yZWFkczwva2V5d29yZD48a2V5d29y
ZD5ibGFzdDwva2V5d29yZD48L2tleXdvcmRzPjxkYXRlcz48eWVhcj4yMDE2PC95ZWFyPjxwdWIt
ZGF0ZXM+PGRhdGU+T2N0IDE4PC9kYXRlPjwvcHViLWRhdGVzPjwvZGF0ZXM+PGlzYm4+MjE2Ny04
MzU5PC9pc2JuPjxhY2Nlc3Npb24tbnVtPldPUzowMDAzODU1ODMxMDAwMDU8L2FjY2Vzc2lvbi1u
dW0+PHVybHM+PHJlbGF0ZWQtdXJscz48dXJsPjxzdHlsZSBmYWNlPSJ1bmRlcmxpbmUiIGZvbnQ9
ImRlZmF1bHQiIHNpemU9IjEwMCUiPiZsdDtHbyB0byBJU0kmZ3Q7Oi8vV09TOjAwMDM4NTU4MzEw
MDAwNTwvc3R5bGU+PC91cmw+PC9yZWxhdGVkLXVybHM+PC91cmxzPjxlbGVjdHJvbmljLXJlc291
cmNlLW51bT5BUlROIGUyNTg0JiN4RDsxMC43NzE3L3BlZXJqLjI1ODQ8L2VsZWN0cm9uaWMtcmVz
b3VyY2UtbnVtPjxsYW5ndWFnZT5FbmdsaXNoPC9sYW5ndWFnZT48L3JlY29yZD48L0NpdGU+PC9F
bmROb3RlPgB=
</w:fldData>
        </w:fldChar>
      </w:r>
      <w:r w:rsidRPr="00075C3A">
        <w:rPr>
          <w:rFonts w:cs="Times New Roman"/>
          <w:lang w:val="en-GB"/>
        </w:rPr>
        <w:instrText xml:space="preserve"> ADDIN EN.CITE.DATA </w:instrText>
      </w:r>
      <w:r w:rsidRPr="00075C3A">
        <w:rPr>
          <w:rFonts w:cs="Times New Roman"/>
          <w:lang w:val="en-GB"/>
        </w:rPr>
      </w:r>
      <w:r w:rsidRPr="00075C3A">
        <w:rPr>
          <w:rFonts w:cs="Times New Roman"/>
          <w:lang w:val="en-GB"/>
        </w:rPr>
        <w:fldChar w:fldCharType="end"/>
      </w:r>
      <w:r w:rsidRPr="00075C3A">
        <w:rPr>
          <w:rFonts w:cs="Times New Roman"/>
          <w:lang w:val="en-GB"/>
        </w:rPr>
      </w:r>
      <w:r w:rsidRPr="00075C3A">
        <w:rPr>
          <w:rFonts w:cs="Times New Roman"/>
          <w:lang w:val="en-GB"/>
        </w:rPr>
        <w:fldChar w:fldCharType="separate"/>
      </w:r>
      <w:r w:rsidRPr="00075C3A">
        <w:rPr>
          <w:rFonts w:cs="Times New Roman"/>
          <w:noProof/>
          <w:lang w:val="en-GB"/>
        </w:rPr>
        <w:t>(Rognes</w:t>
      </w:r>
      <w:r w:rsidRPr="00075C3A">
        <w:rPr>
          <w:rFonts w:cs="Times New Roman"/>
          <w:i/>
          <w:noProof/>
          <w:lang w:val="en-GB"/>
        </w:rPr>
        <w:t xml:space="preserve"> et al.</w:t>
      </w:r>
      <w:r w:rsidRPr="00075C3A">
        <w:rPr>
          <w:rFonts w:cs="Times New Roman"/>
          <w:noProof/>
          <w:lang w:val="en-GB"/>
        </w:rPr>
        <w:t>, 2016)</w:t>
      </w:r>
      <w:r w:rsidRPr="00075C3A">
        <w:rPr>
          <w:rFonts w:cs="Times New Roman"/>
          <w:lang w:val="en-GB"/>
        </w:rPr>
        <w:fldChar w:fldCharType="end"/>
      </w:r>
      <w:r w:rsidR="000E7B89" w:rsidRPr="00075C3A">
        <w:rPr>
          <w:rFonts w:cs="Times New Roman"/>
          <w:lang w:val="en-GB"/>
        </w:rPr>
        <w:t xml:space="preserve">. Clustering the sequences into MOTU’s (Molecular Operational Taxonomic Units) was done with SWARM v2 </w:t>
      </w:r>
      <w:r w:rsidR="000E7B89" w:rsidRPr="00075C3A">
        <w:rPr>
          <w:rFonts w:cs="Times New Roman"/>
          <w:lang w:val="en-GB"/>
        </w:rPr>
        <w:fldChar w:fldCharType="begin">
          <w:fldData xml:space="preserve">PEVuZE5vdGU+PENpdGU+PEF1dGhvcj5NYWhlPC9BdXRob3I+PFllYXI+MjAxNTwvWWVhcj48UmVj
TnVtPjE0MzI8L1JlY051bT48RGlzcGxheVRleHQ+KE1haGU8c3R5bGUgZmFjZT0iaXRhbGljIj4g
ZXQgYWwuPC9zdHlsZT4sIDIwMTUpPC9EaXNwbGF5VGV4dD48cmVjb3JkPjxyZWMtbnVtYmVyPjE0
MzI8L3JlYy1udW1iZXI+PGZvcmVpZ24ta2V5cz48a2V5IGFwcD0iRU4iIGRiLWlkPSJ6ejB6cHRk
d3QyZXNmNmUwejA1cGV0YXZkYTJ2MjV3ZndzeDkiIHRpbWVzdGFtcD0iMTYwMDE2NzYwMCI+MTQz
Mjwva2V5PjwvZm9yZWlnbi1rZXlzPjxyZWYtdHlwZSBuYW1lPSJKb3VybmFsIEFydGljbGUiPjE3
PC9yZWYtdHlwZT48Y29udHJpYnV0b3JzPjxhdXRob3JzPjxhdXRob3I+TWFoZSwgRi48L2F1dGhv
cj48YXV0aG9yPlJvZ25lcywgVC48L2F1dGhvcj48YXV0aG9yPlF1aW5jZSwgQy48L2F1dGhvcj48
YXV0aG9yPmRlIFZhcmdhcywgQy48L2F1dGhvcj48YXV0aG9yPkR1bnRob3JuLCBNLjwvYXV0aG9y
PjwvYXV0aG9ycz48L2NvbnRyaWJ1dG9ycz48YXV0aC1hZGRyZXNzPlRlY2ggVW5pdiBLYWlzZXJz
bGF1dGVybiwgRGVwdCBFY29sLCBLYWlzZXJzbGF1dGVybiwgR2VybWFueSYjeEQ7VW5pdiBPc2xv
LCBEZXB0IEluZm9ybWF0LCBOLTAzMTYgT3NsbywgTm9yd2F5JiN4RDtOYXRsIEhvc3AgTm9yd2F5
LCBPc2xvIFVuaXYgSG9zcCwgRGVwdCBNaWNyb2Jpb2wsIE9zbG8sIE5vcndheSYjeEQ7VW5pdiBX
YXJ3aWNrLCBXYXJ3aWNrIE1lZCBTY2gsIFdhcndpY2ssIEVuZ2xhbmQmI3hEO0NOUlMsIFN0biBC
aW9sIFJvc2NvZmYsIEVQRVAgRXZvbHV0IFByb3Rpc3RlcyAmYW1wOyBFY29zeXN0IFBlbGFnLCBV
TVIgNzE0NCwgUm9zY29mZiwgRnJhbmNlJiN4RDtVbml2IFBhcmlzIDA2LCBTb3Jib25uZSBVbml2
LCBTdG4gQmlvbCBSb3Njb2ZmIFVNUjcxNDQsIFJvc2NvZmYsIEZyYW5jZTwvYXV0aC1hZGRyZXNz
Pjx0aXRsZXM+PHRpdGxlPlN3YXJtIHYyOiBoaWdobHktc2NhbGFibGUgYW5kIGhpZ2gtcmVzb2x1
dGlvbiBhbXBsaWNvbiBjbHVzdGVyaW5nPC90aXRsZT48c2Vjb25kYXJ5LXRpdGxlPlBlZXJqPC9z
ZWNvbmRhcnktdGl0bGU+PGFsdC10aXRsZT5QZWVyajwvYWx0LXRpdGxlPjwvdGl0bGVzPjxwZXJp
b2RpY2FsPjxmdWxsLXRpdGxlPlBlZXJqPC9mdWxsLXRpdGxlPjxhYmJyLTE+UGVlcmo8L2FiYnIt
MT48L3BlcmlvZGljYWw+PGFsdC1wZXJpb2RpY2FsPjxmdWxsLXRpdGxlPlBlZXJqPC9mdWxsLXRp
dGxlPjxhYmJyLTE+UGVlcmo8L2FiYnItMT48L2FsdC1wZXJpb2RpY2FsPjx2b2x1bWU+Mzwvdm9s
dW1lPjxrZXl3b3Jkcz48a2V5d29yZD5lbnZpcm9ubWVudGFsIGRpdmVyc2l0eTwva2V5d29yZD48
a2V5d29yZD5iYXJjb2Rpbmc8L2tleXdvcmQ+PGtleXdvcmQ+bW9sZWN1bGFyIG9wZXJhdGlvbmFs
IHRheG9ub21pYyB1bml0czwva2V5d29yZD48a2V5d29yZD5vcGVyYXRpb25hbCB0YXhvbm9taWMg
dW5pdHM8L2tleXdvcmQ+PGtleXdvcmQ+Y2lsaWF0ZSBlbnZpcm9ubWVudGFsIGRpdmVyc2l0eTwv
a2V5d29yZD48a2V5d29yZD5zZXF1ZW5jaW5nIGRhdGE8L2tleXdvcmQ+PGtleXdvcmQ+cmFyZSBi
aW9zcGhlcmU8L2tleXdvcmQ+PGtleXdvcmQ+Y29tbXVuaXRpZXM8L2tleXdvcmQ+PGtleXdvcmQ+
d3JpbmtsZXM8L2tleXdvcmQ+PGtleXdvcmQ+YWNjdXJhdGU8L2tleXdvcmQ+PGtleXdvcmQ+cmVn
aW9uczwva2V5d29yZD48L2tleXdvcmRzPjxkYXRlcz48eWVhcj4yMDE1PC95ZWFyPjxwdWItZGF0
ZXM+PGRhdGU+RGVjIDEwPC9kYXRlPjwvcHViLWRhdGVzPjwvZGF0ZXM+PGlzYm4+MjE2Ny04MzU5
PC9pc2JuPjxhY2Nlc3Npb24tbnVtPldPUzowMDAzNjY0MTMwMDAwMDE8L2FjY2Vzc2lvbi1udW0+
PHVybHM+PHJlbGF0ZWQtdXJscz48dXJsPiZsdDtHbyB0byBJU0kmZ3Q7Oi8vV09TOjAwMDM2NjQx
MzAwMDAwMTwvdXJsPjwvcmVsYXRlZC11cmxzPjwvdXJscz48ZWxlY3Ryb25pYy1yZXNvdXJjZS1u
dW0+QVJUTiBlMTQyMCYjeEQ7MTAuNzcxNy9wZWVyai4xNDIwPC9lbGVjdHJvbmljLXJlc291cmNl
LW51bT48bGFuZ3VhZ2U+RW5nbGlzaDwvbGFuZ3VhZ2U+PC9yZWNvcmQ+PC9DaXRlPjwvRW5kTm90
ZT4A
</w:fldData>
        </w:fldChar>
      </w:r>
      <w:r w:rsidR="000E7B89" w:rsidRPr="00075C3A">
        <w:rPr>
          <w:rFonts w:cs="Times New Roman"/>
          <w:lang w:val="en-GB"/>
        </w:rPr>
        <w:instrText xml:space="preserve"> ADDIN EN.CITE </w:instrText>
      </w:r>
      <w:r w:rsidR="000E7B89" w:rsidRPr="00075C3A">
        <w:rPr>
          <w:rFonts w:cs="Times New Roman"/>
          <w:lang w:val="en-GB"/>
        </w:rPr>
        <w:fldChar w:fldCharType="begin">
          <w:fldData xml:space="preserve">PEVuZE5vdGU+PENpdGU+PEF1dGhvcj5NYWhlPC9BdXRob3I+PFllYXI+MjAxNTwvWWVhcj48UmVj
TnVtPjE0MzI8L1JlY051bT48RGlzcGxheVRleHQ+KE1haGU8c3R5bGUgZmFjZT0iaXRhbGljIj4g
ZXQgYWwuPC9zdHlsZT4sIDIwMTUpPC9EaXNwbGF5VGV4dD48cmVjb3JkPjxyZWMtbnVtYmVyPjE0
MzI8L3JlYy1udW1iZXI+PGZvcmVpZ24ta2V5cz48a2V5IGFwcD0iRU4iIGRiLWlkPSJ6ejB6cHRk
d3QyZXNmNmUwejA1cGV0YXZkYTJ2MjV3ZndzeDkiIHRpbWVzdGFtcD0iMTYwMDE2NzYwMCI+MTQz
Mjwva2V5PjwvZm9yZWlnbi1rZXlzPjxyZWYtdHlwZSBuYW1lPSJKb3VybmFsIEFydGljbGUiPjE3
PC9yZWYtdHlwZT48Y29udHJpYnV0b3JzPjxhdXRob3JzPjxhdXRob3I+TWFoZSwgRi48L2F1dGhv
cj48YXV0aG9yPlJvZ25lcywgVC48L2F1dGhvcj48YXV0aG9yPlF1aW5jZSwgQy48L2F1dGhvcj48
YXV0aG9yPmRlIFZhcmdhcywgQy48L2F1dGhvcj48YXV0aG9yPkR1bnRob3JuLCBNLjwvYXV0aG9y
PjwvYXV0aG9ycz48L2NvbnRyaWJ1dG9ycz48YXV0aC1hZGRyZXNzPlRlY2ggVW5pdiBLYWlzZXJz
bGF1dGVybiwgRGVwdCBFY29sLCBLYWlzZXJzbGF1dGVybiwgR2VybWFueSYjeEQ7VW5pdiBPc2xv
LCBEZXB0IEluZm9ybWF0LCBOLTAzMTYgT3NsbywgTm9yd2F5JiN4RDtOYXRsIEhvc3AgTm9yd2F5
LCBPc2xvIFVuaXYgSG9zcCwgRGVwdCBNaWNyb2Jpb2wsIE9zbG8sIE5vcndheSYjeEQ7VW5pdiBX
YXJ3aWNrLCBXYXJ3aWNrIE1lZCBTY2gsIFdhcndpY2ssIEVuZ2xhbmQmI3hEO0NOUlMsIFN0biBC
aW9sIFJvc2NvZmYsIEVQRVAgRXZvbHV0IFByb3Rpc3RlcyAmYW1wOyBFY29zeXN0IFBlbGFnLCBV
TVIgNzE0NCwgUm9zY29mZiwgRnJhbmNlJiN4RDtVbml2IFBhcmlzIDA2LCBTb3Jib25uZSBVbml2
LCBTdG4gQmlvbCBSb3Njb2ZmIFVNUjcxNDQsIFJvc2NvZmYsIEZyYW5jZTwvYXV0aC1hZGRyZXNz
Pjx0aXRsZXM+PHRpdGxlPlN3YXJtIHYyOiBoaWdobHktc2NhbGFibGUgYW5kIGhpZ2gtcmVzb2x1
dGlvbiBhbXBsaWNvbiBjbHVzdGVyaW5nPC90aXRsZT48c2Vjb25kYXJ5LXRpdGxlPlBlZXJqPC9z
ZWNvbmRhcnktdGl0bGU+PGFsdC10aXRsZT5QZWVyajwvYWx0LXRpdGxlPjwvdGl0bGVzPjxwZXJp
b2RpY2FsPjxmdWxsLXRpdGxlPlBlZXJqPC9mdWxsLXRpdGxlPjxhYmJyLTE+UGVlcmo8L2FiYnIt
MT48L3BlcmlvZGljYWw+PGFsdC1wZXJpb2RpY2FsPjxmdWxsLXRpdGxlPlBlZXJqPC9mdWxsLXRp
dGxlPjxhYmJyLTE+UGVlcmo8L2FiYnItMT48L2FsdC1wZXJpb2RpY2FsPjx2b2x1bWU+Mzwvdm9s
dW1lPjxrZXl3b3Jkcz48a2V5d29yZD5lbnZpcm9ubWVudGFsIGRpdmVyc2l0eTwva2V5d29yZD48
a2V5d29yZD5iYXJjb2Rpbmc8L2tleXdvcmQ+PGtleXdvcmQ+bW9sZWN1bGFyIG9wZXJhdGlvbmFs
IHRheG9ub21pYyB1bml0czwva2V5d29yZD48a2V5d29yZD5vcGVyYXRpb25hbCB0YXhvbm9taWMg
dW5pdHM8L2tleXdvcmQ+PGtleXdvcmQ+Y2lsaWF0ZSBlbnZpcm9ubWVudGFsIGRpdmVyc2l0eTwv
a2V5d29yZD48a2V5d29yZD5zZXF1ZW5jaW5nIGRhdGE8L2tleXdvcmQ+PGtleXdvcmQ+cmFyZSBi
aW9zcGhlcmU8L2tleXdvcmQ+PGtleXdvcmQ+Y29tbXVuaXRpZXM8L2tleXdvcmQ+PGtleXdvcmQ+
d3JpbmtsZXM8L2tleXdvcmQ+PGtleXdvcmQ+YWNjdXJhdGU8L2tleXdvcmQ+PGtleXdvcmQ+cmVn
aW9uczwva2V5d29yZD48L2tleXdvcmRzPjxkYXRlcz48eWVhcj4yMDE1PC95ZWFyPjxwdWItZGF0
ZXM+PGRhdGU+RGVjIDEwPC9kYXRlPjwvcHViLWRhdGVzPjwvZGF0ZXM+PGlzYm4+MjE2Ny04MzU5
PC9pc2JuPjxhY2Nlc3Npb24tbnVtPldPUzowMDAzNjY0MTMwMDAwMDE8L2FjY2Vzc2lvbi1udW0+
PHVybHM+PHJlbGF0ZWQtdXJscz48dXJsPiZsdDtHbyB0byBJU0kmZ3Q7Oi8vV09TOjAwMDM2NjQx
MzAwMDAwMTwvdXJsPjwvcmVsYXRlZC11cmxzPjwvdXJscz48ZWxlY3Ryb25pYy1yZXNvdXJjZS1u
dW0+QVJUTiBlMTQyMCYjeEQ7MTAuNzcxNy9wZWVyai4xNDIwPC9lbGVjdHJvbmljLXJlc291cmNl
LW51bT48bGFuZ3VhZ2U+RW5nbGlzaDwvbGFuZ3VhZ2U+PC9yZWNvcmQ+PC9DaXRlPjwvRW5kTm90
ZT4A
</w:fldData>
        </w:fldChar>
      </w:r>
      <w:r w:rsidR="000E7B89" w:rsidRPr="00075C3A">
        <w:rPr>
          <w:rFonts w:cs="Times New Roman"/>
          <w:lang w:val="en-GB"/>
        </w:rPr>
        <w:instrText xml:space="preserve"> ADDIN EN.CITE.DATA </w:instrText>
      </w:r>
      <w:r w:rsidR="000E7B89" w:rsidRPr="00075C3A">
        <w:rPr>
          <w:rFonts w:cs="Times New Roman"/>
          <w:lang w:val="en-GB"/>
        </w:rPr>
      </w:r>
      <w:r w:rsidR="000E7B89" w:rsidRPr="00075C3A">
        <w:rPr>
          <w:rFonts w:cs="Times New Roman"/>
          <w:lang w:val="en-GB"/>
        </w:rPr>
        <w:fldChar w:fldCharType="end"/>
      </w:r>
      <w:r w:rsidR="000E7B89" w:rsidRPr="00075C3A">
        <w:rPr>
          <w:rFonts w:cs="Times New Roman"/>
          <w:lang w:val="en-GB"/>
        </w:rPr>
      </w:r>
      <w:r w:rsidR="000E7B89" w:rsidRPr="00075C3A">
        <w:rPr>
          <w:rFonts w:cs="Times New Roman"/>
          <w:lang w:val="en-GB"/>
        </w:rPr>
        <w:fldChar w:fldCharType="separate"/>
      </w:r>
      <w:r w:rsidR="000E7B89" w:rsidRPr="00075C3A">
        <w:rPr>
          <w:rFonts w:cs="Times New Roman"/>
          <w:noProof/>
          <w:lang w:val="en-GB"/>
        </w:rPr>
        <w:t>(Mahe</w:t>
      </w:r>
      <w:r w:rsidR="000E7B89" w:rsidRPr="00075C3A">
        <w:rPr>
          <w:rFonts w:cs="Times New Roman"/>
          <w:i/>
          <w:noProof/>
          <w:lang w:val="en-GB"/>
        </w:rPr>
        <w:t xml:space="preserve"> et al.</w:t>
      </w:r>
      <w:r w:rsidR="000E7B89" w:rsidRPr="00075C3A">
        <w:rPr>
          <w:rFonts w:cs="Times New Roman"/>
          <w:noProof/>
          <w:lang w:val="en-GB"/>
        </w:rPr>
        <w:t>, 2015)</w:t>
      </w:r>
      <w:r w:rsidR="000E7B89" w:rsidRPr="00075C3A">
        <w:rPr>
          <w:rFonts w:cs="Times New Roman"/>
          <w:lang w:val="en-GB"/>
        </w:rPr>
        <w:fldChar w:fldCharType="end"/>
      </w:r>
      <w:r w:rsidR="000E7B89" w:rsidRPr="00075C3A">
        <w:rPr>
          <w:rFonts w:cs="Times New Roman"/>
          <w:lang w:val="en-GB"/>
        </w:rPr>
        <w:t xml:space="preserve">, with </w:t>
      </w:r>
      <w:proofErr w:type="gramStart"/>
      <w:r w:rsidR="000E7B89" w:rsidRPr="00075C3A">
        <w:rPr>
          <w:rFonts w:cs="Times New Roman"/>
          <w:lang w:val="en-GB"/>
        </w:rPr>
        <w:t xml:space="preserve">a distance of </w:t>
      </w:r>
      <w:r w:rsidR="000E7B89" w:rsidRPr="00075C3A">
        <w:rPr>
          <w:rFonts w:cs="Times New Roman"/>
          <w:i/>
          <w:iCs/>
          <w:lang w:val="en-GB"/>
        </w:rPr>
        <w:t>d</w:t>
      </w:r>
      <w:proofErr w:type="gramEnd"/>
      <w:r w:rsidR="000E7B89" w:rsidRPr="00075C3A">
        <w:rPr>
          <w:rFonts w:cs="Times New Roman"/>
          <w:lang w:val="en-GB"/>
        </w:rPr>
        <w:t xml:space="preserve"> = 3. Singletons were removed before the taxonomic assignment of the sequences through the </w:t>
      </w:r>
      <w:r w:rsidR="000E7B89" w:rsidRPr="00075C3A">
        <w:rPr>
          <w:rFonts w:cs="Times New Roman"/>
          <w:i/>
          <w:iCs/>
          <w:lang w:val="en-GB"/>
        </w:rPr>
        <w:t xml:space="preserve">ecotag </w:t>
      </w:r>
      <w:r w:rsidR="000E7B89" w:rsidRPr="00075C3A">
        <w:rPr>
          <w:rFonts w:cs="Times New Roman"/>
          <w:lang w:val="en-GB"/>
        </w:rPr>
        <w:t xml:space="preserve"> function in OBITools </w:t>
      </w:r>
      <w:r w:rsidR="000E7B89" w:rsidRPr="00075C3A">
        <w:rPr>
          <w:rFonts w:cs="Times New Roman"/>
          <w:lang w:val="en-GB"/>
        </w:rPr>
        <w:fldChar w:fldCharType="begin"/>
      </w:r>
      <w:r w:rsidR="000E7B89" w:rsidRPr="00075C3A">
        <w:rPr>
          <w:rFonts w:cs="Times New Roman"/>
          <w:lang w:val="en-GB"/>
        </w:rPr>
        <w:instrText xml:space="preserve"> ADDIN EN.CITE &lt;EndNote&gt;&lt;Cite&gt;&lt;Author&gt;Boyer&lt;/Author&gt;&lt;Year&gt;2016&lt;/Year&gt;&lt;RecNum&gt;1531&lt;/RecNum&gt;&lt;DisplayText&gt;(Boyer&lt;style face="italic"&gt; et al.&lt;/style&gt;, 2016)&lt;/DisplayText&gt;&lt;record&gt;&lt;rec-number&gt;1531&lt;/rec-number&gt;&lt;foreign-keys&gt;&lt;key app="EN" db-id="zz0zptdwt2esf6e0z05petavda2v25wfwsx9" timestamp="1618300663"&gt;1531&lt;/key&gt;&lt;/foreign-keys&gt;&lt;ref-type name="Journal Article"&gt;17&lt;/ref-type&gt;&lt;contributors&gt;&lt;authors&gt;&lt;author&gt;Boyer, F.&lt;/author&gt;&lt;author&gt;Mercier, C.&lt;/author&gt;&lt;author&gt;Bonin, A.&lt;/author&gt;&lt;author&gt;Le Bras, Y.&lt;/author&gt;&lt;author&gt;Taberlet, P.&lt;/author&gt;&lt;author&gt;Coissac, E.&lt;/author&gt;&lt;/authors&gt;&lt;/contributors&gt;&lt;auth-address&gt;Univ Joseph Fourrier, CNRS UMR 5553, Lab Ecol Alpine LECA, BP 53, F-38041 Grenoble 9, France&amp;#xD;CNRS UMR 6074 IRISA INRIA, GenOuest Core Facil, Campus Beaulieu, F-35042 Rennes, France&lt;/auth-address&gt;&lt;titles&gt;&lt;title&gt;OBITOOLS: a UNIX-inspired software package for DNA metabarcoding&lt;/title&gt;&lt;secondary-title&gt;Molecular Ecology Resources&lt;/secondary-title&gt;&lt;alt-title&gt;Mol Ecol Resour&lt;/alt-title&gt;&lt;/titles&gt;&lt;periodical&gt;&lt;full-title&gt;Molecular Ecology Resources&lt;/full-title&gt;&lt;abbr-1&gt;Mol Ecol Resour&lt;/abbr-1&gt;&lt;/periodical&gt;&lt;alt-periodical&gt;&lt;full-title&gt;Molecular Ecology Resources&lt;/full-title&gt;&lt;abbr-1&gt;Mol Ecol Resour&lt;/abbr-1&gt;&lt;/alt-periodical&gt;&lt;pages&gt;176-182&lt;/pages&gt;&lt;volume&gt;16&lt;/volume&gt;&lt;number&gt;1&lt;/number&gt;&lt;keywords&gt;&lt;keyword&gt;biodiversity&lt;/keyword&gt;&lt;keyword&gt;next-generation sequencing&lt;/keyword&gt;&lt;keyword&gt;pcr errors&lt;/keyword&gt;&lt;keyword&gt;sequence analysis&lt;/keyword&gt;&lt;keyword&gt;taxonomic annotation&lt;/keyword&gt;&lt;keyword&gt;ribosomal-rna sequences&lt;/keyword&gt;&lt;keyword&gt;diet&lt;/keyword&gt;&lt;keyword&gt;biodiversity&lt;/keyword&gt;&lt;keyword&gt;search&lt;/keyword&gt;&lt;/keywords&gt;&lt;dates&gt;&lt;year&gt;2016&lt;/year&gt;&lt;pub-dates&gt;&lt;date&gt;Jan&lt;/date&gt;&lt;/pub-dates&gt;&lt;/dates&gt;&lt;isbn&gt;1755-098x&lt;/isbn&gt;&lt;accession-num&gt;WOS:000369141000018&lt;/accession-num&gt;&lt;urls&gt;&lt;related-urls&gt;&lt;url&gt;&lt;style face="underline" font="default" size="100%"&gt;&amp;lt;Go to ISI&amp;gt;://WOS:000369141000018&lt;/style&gt;&lt;/url&gt;&lt;/related-urls&gt;&lt;/urls&gt;&lt;electronic-resource-num&gt;10.1111/1755-0998.12428&lt;/electronic-resource-num&gt;&lt;language&gt;English&lt;/language&gt;&lt;/record&gt;&lt;/Cite&gt;&lt;/EndNote&gt;</w:instrText>
      </w:r>
      <w:r w:rsidR="000E7B89" w:rsidRPr="00075C3A">
        <w:rPr>
          <w:rFonts w:cs="Times New Roman"/>
          <w:lang w:val="en-GB"/>
        </w:rPr>
        <w:fldChar w:fldCharType="separate"/>
      </w:r>
      <w:r w:rsidR="000E7B89" w:rsidRPr="00075C3A">
        <w:rPr>
          <w:rFonts w:cs="Times New Roman"/>
          <w:noProof/>
          <w:lang w:val="en-GB"/>
        </w:rPr>
        <w:t>(Boyer</w:t>
      </w:r>
      <w:r w:rsidR="000E7B89" w:rsidRPr="00075C3A">
        <w:rPr>
          <w:rFonts w:cs="Times New Roman"/>
          <w:i/>
          <w:noProof/>
          <w:lang w:val="en-GB"/>
        </w:rPr>
        <w:t xml:space="preserve"> et al.</w:t>
      </w:r>
      <w:r w:rsidR="000E7B89" w:rsidRPr="00075C3A">
        <w:rPr>
          <w:rFonts w:cs="Times New Roman"/>
          <w:noProof/>
          <w:lang w:val="en-GB"/>
        </w:rPr>
        <w:t>, 2016)</w:t>
      </w:r>
      <w:r w:rsidR="000E7B89" w:rsidRPr="00075C3A">
        <w:rPr>
          <w:rFonts w:cs="Times New Roman"/>
          <w:lang w:val="en-GB"/>
        </w:rPr>
        <w:fldChar w:fldCharType="end"/>
      </w:r>
      <w:r w:rsidR="000E7B89" w:rsidRPr="00075C3A">
        <w:rPr>
          <w:rFonts w:cs="Times New Roman"/>
          <w:lang w:val="en-GB"/>
        </w:rPr>
        <w:t>. The taxonomically assigned MOTU’s with a higher number of reads than 10 were BLAST searched against the NCBI nucleotide (</w:t>
      </w:r>
      <w:proofErr w:type="spellStart"/>
      <w:r w:rsidR="000E7B89" w:rsidRPr="00075C3A">
        <w:rPr>
          <w:rFonts w:cs="Times New Roman"/>
          <w:lang w:val="en-GB"/>
        </w:rPr>
        <w:t>nt</w:t>
      </w:r>
      <w:proofErr w:type="spellEnd"/>
      <w:r w:rsidR="000E7B89" w:rsidRPr="00075C3A">
        <w:rPr>
          <w:rFonts w:cs="Times New Roman"/>
          <w:lang w:val="en-GB"/>
        </w:rPr>
        <w:t xml:space="preserve">) database </w:t>
      </w:r>
      <w:commentRangeStart w:id="0"/>
      <w:r w:rsidR="000E7B89" w:rsidRPr="00075C3A">
        <w:rPr>
          <w:rFonts w:cs="Times New Roman"/>
          <w:lang w:val="en-GB"/>
        </w:rPr>
        <w:t>(</w:t>
      </w:r>
      <w:r w:rsidR="00DB447F">
        <w:rPr>
          <w:rFonts w:cs="Times New Roman"/>
          <w:lang w:val="en-GB"/>
        </w:rPr>
        <w:t>August 2024</w:t>
      </w:r>
      <w:r w:rsidR="000E7B89" w:rsidRPr="00075C3A">
        <w:rPr>
          <w:rFonts w:cs="Times New Roman"/>
          <w:lang w:val="en-GB"/>
        </w:rPr>
        <w:t>)</w:t>
      </w:r>
      <w:commentRangeEnd w:id="0"/>
      <w:r w:rsidR="000E7B89" w:rsidRPr="00075C3A">
        <w:rPr>
          <w:rStyle w:val="CommentReference"/>
          <w:rFonts w:eastAsiaTheme="minorHAnsi" w:cs="Times New Roman"/>
          <w:color w:val="auto"/>
          <w:kern w:val="2"/>
          <w:sz w:val="22"/>
          <w:szCs w:val="22"/>
          <w:lang w:val="nb-NO" w:eastAsia="en-US"/>
          <w14:textOutline w14:w="0" w14:cap="rnd" w14:cmpd="sng" w14:algn="ctr">
            <w14:noFill/>
            <w14:prstDash w14:val="solid"/>
            <w14:bevel/>
          </w14:textOutline>
          <w14:ligatures w14:val="standardContextual"/>
        </w:rPr>
        <w:commentReference w:id="0"/>
      </w:r>
      <w:r w:rsidR="00BB4F5F" w:rsidRPr="00075C3A">
        <w:rPr>
          <w:rFonts w:cs="Times New Roman"/>
          <w:lang w:val="en-GB"/>
        </w:rPr>
        <w:t xml:space="preserve"> with the </w:t>
      </w:r>
      <w:proofErr w:type="spellStart"/>
      <w:r w:rsidR="00BB4F5F" w:rsidRPr="00075C3A">
        <w:rPr>
          <w:rFonts w:cs="Times New Roman"/>
          <w:lang w:val="en-GB"/>
        </w:rPr>
        <w:t>BLASTn</w:t>
      </w:r>
      <w:proofErr w:type="spellEnd"/>
      <w:r w:rsidR="00BB4F5F" w:rsidRPr="00075C3A">
        <w:rPr>
          <w:rFonts w:cs="Times New Roman"/>
          <w:lang w:val="en-GB"/>
        </w:rPr>
        <w:t xml:space="preserve"> algorithm. An E-value of 1e-30 and a percentage identity of 90 were defined as thresholds. Taxa that were not assigned to fish, Actinopterygii or Chondrichthyes, were removed from the dataset along with MOTU’s with a read abundance higher than 10% in negative controls over the environmental samples.</w:t>
      </w:r>
    </w:p>
    <w:p w14:paraId="1C43EDB6" w14:textId="77777777" w:rsidR="00E754DD" w:rsidRDefault="00E754DD" w:rsidP="00E92AD3">
      <w:pPr>
        <w:pStyle w:val="BodyA"/>
        <w:rPr>
          <w:rFonts w:cs="Times New Roman"/>
          <w:lang w:val="en-GB"/>
        </w:rPr>
      </w:pPr>
    </w:p>
    <w:p w14:paraId="5FD1C4D3" w14:textId="1B89CE76" w:rsidR="00E754DD" w:rsidRDefault="00E754DD" w:rsidP="00E92AD3">
      <w:pPr>
        <w:pStyle w:val="BodyA"/>
        <w:rPr>
          <w:rFonts w:cs="Times New Roman"/>
          <w:lang w:val="en-GB"/>
        </w:rPr>
      </w:pPr>
      <w:r>
        <w:rPr>
          <w:rFonts w:cs="Times New Roman"/>
          <w:lang w:val="en-GB"/>
        </w:rPr>
        <w:t>Statistics</w:t>
      </w:r>
    </w:p>
    <w:p w14:paraId="6DD4CDAC" w14:textId="6A397813" w:rsidR="00910E5C" w:rsidRDefault="00E754DD" w:rsidP="00E754DD">
      <w:pPr>
        <w:pStyle w:val="BodyA"/>
        <w:rPr>
          <w:rFonts w:cs="Times New Roman"/>
          <w:lang w:val="en-GB"/>
        </w:rPr>
      </w:pPr>
      <w:r w:rsidRPr="00E754DD">
        <w:rPr>
          <w:rFonts w:cs="Times New Roman"/>
          <w:lang w:val="en-GB"/>
        </w:rPr>
        <w:t xml:space="preserve">To assess the drivers of species richness, we fitted generalized linear mixed-effects models (GLMMs) with a Poisson error distribution using the </w:t>
      </w:r>
      <w:r w:rsidRPr="00910E5C">
        <w:rPr>
          <w:rFonts w:cs="Times New Roman"/>
          <w:i/>
          <w:iCs/>
          <w:lang w:val="en-GB"/>
        </w:rPr>
        <w:t>lme4</w:t>
      </w:r>
      <w:r w:rsidRPr="00E754DD">
        <w:rPr>
          <w:rFonts w:cs="Times New Roman"/>
          <w:lang w:val="en-GB"/>
        </w:rPr>
        <w:t xml:space="preserve"> package </w:t>
      </w:r>
      <w:r w:rsidR="00910E5C">
        <w:rPr>
          <w:rFonts w:cs="Times New Roman"/>
          <w:lang w:val="en-GB"/>
        </w:rPr>
        <w:t xml:space="preserve">and </w:t>
      </w:r>
      <w:proofErr w:type="spellStart"/>
      <w:r w:rsidR="00910E5C" w:rsidRPr="00910E5C">
        <w:rPr>
          <w:rFonts w:cs="Times New Roman"/>
          <w:i/>
          <w:iCs/>
          <w:lang w:val="en-GB"/>
        </w:rPr>
        <w:t>glmer</w:t>
      </w:r>
      <w:proofErr w:type="spellEnd"/>
      <w:r w:rsidR="00910E5C">
        <w:rPr>
          <w:rFonts w:cs="Times New Roman"/>
          <w:lang w:val="en-GB"/>
        </w:rPr>
        <w:t xml:space="preserve"> function </w:t>
      </w:r>
      <w:r w:rsidRPr="00E754DD">
        <w:rPr>
          <w:rFonts w:cs="Times New Roman"/>
          <w:lang w:val="en-GB"/>
        </w:rPr>
        <w:t xml:space="preserve">in R. We compared </w:t>
      </w:r>
      <w:r>
        <w:rPr>
          <w:rFonts w:cs="Times New Roman"/>
          <w:lang w:val="en-GB"/>
        </w:rPr>
        <w:t xml:space="preserve">two </w:t>
      </w:r>
      <w:r w:rsidRPr="00E754DD">
        <w:rPr>
          <w:rFonts w:cs="Times New Roman"/>
          <w:lang w:val="en-GB"/>
        </w:rPr>
        <w:t>nested models</w:t>
      </w:r>
      <w:r>
        <w:rPr>
          <w:rFonts w:cs="Times New Roman"/>
          <w:lang w:val="en-GB"/>
        </w:rPr>
        <w:t>:</w:t>
      </w:r>
      <w:r w:rsidR="00910E5C">
        <w:rPr>
          <w:rFonts w:cs="Times New Roman"/>
          <w:lang w:val="en-GB"/>
        </w:rPr>
        <w:t xml:space="preserve"> (</w:t>
      </w:r>
      <w:proofErr w:type="spellStart"/>
      <w:r w:rsidR="00910E5C">
        <w:rPr>
          <w:rFonts w:cs="Times New Roman"/>
          <w:lang w:val="en-GB"/>
        </w:rPr>
        <w:t>i</w:t>
      </w:r>
      <w:proofErr w:type="spellEnd"/>
      <w:r w:rsidR="00910E5C">
        <w:rPr>
          <w:rFonts w:cs="Times New Roman"/>
          <w:lang w:val="en-GB"/>
        </w:rPr>
        <w:t>)</w:t>
      </w:r>
      <w:r w:rsidR="00910E5C" w:rsidRPr="00910E5C">
        <w:rPr>
          <w:rFonts w:cs="Times New Roman"/>
          <w:lang w:val="en-GB"/>
        </w:rPr>
        <w:t xml:space="preserve"> </w:t>
      </w:r>
      <w:r w:rsidR="00910E5C">
        <w:rPr>
          <w:rFonts w:cs="Times New Roman"/>
          <w:lang w:val="en-GB"/>
        </w:rPr>
        <w:t xml:space="preserve">an </w:t>
      </w:r>
      <w:r w:rsidR="00910E5C" w:rsidRPr="00910E5C">
        <w:rPr>
          <w:rFonts w:cs="Times New Roman"/>
          <w:lang w:val="en-GB"/>
        </w:rPr>
        <w:t xml:space="preserve">additive model with fixed effects of </w:t>
      </w:r>
      <w:r w:rsidR="00910E5C" w:rsidRPr="00910E5C">
        <w:rPr>
          <w:rFonts w:cs="Times New Roman"/>
          <w:i/>
          <w:iCs/>
          <w:lang w:val="en-GB"/>
        </w:rPr>
        <w:t>Season</w:t>
      </w:r>
      <w:r w:rsidR="00910E5C" w:rsidRPr="00910E5C">
        <w:rPr>
          <w:rFonts w:cs="Times New Roman"/>
          <w:lang w:val="en-GB"/>
        </w:rPr>
        <w:t xml:space="preserve"> and </w:t>
      </w:r>
      <w:r w:rsidR="00910E5C" w:rsidRPr="00910E5C">
        <w:rPr>
          <w:rFonts w:cs="Times New Roman"/>
          <w:i/>
          <w:iCs/>
          <w:lang w:val="en-GB"/>
        </w:rPr>
        <w:t>Location</w:t>
      </w:r>
      <w:r w:rsidR="00910E5C" w:rsidRPr="00910E5C">
        <w:rPr>
          <w:rFonts w:cs="Times New Roman"/>
          <w:lang w:val="en-GB"/>
        </w:rPr>
        <w:t xml:space="preserve"> (Season + Location), and a random intercept for Year to account for interannual variability</w:t>
      </w:r>
      <w:r w:rsidR="00910E5C">
        <w:rPr>
          <w:rFonts w:cs="Times New Roman"/>
          <w:lang w:val="en-GB"/>
        </w:rPr>
        <w:t xml:space="preserve"> and (ii) an </w:t>
      </w:r>
      <w:r w:rsidR="00910E5C" w:rsidRPr="00910E5C">
        <w:rPr>
          <w:rFonts w:cs="Times New Roman"/>
          <w:lang w:val="en-GB"/>
        </w:rPr>
        <w:t xml:space="preserve">interaction model including the </w:t>
      </w:r>
      <w:r w:rsidR="00910E5C" w:rsidRPr="00910E5C">
        <w:rPr>
          <w:rFonts w:cs="Times New Roman"/>
          <w:i/>
          <w:iCs/>
          <w:lang w:val="en-GB"/>
        </w:rPr>
        <w:t>Season</w:t>
      </w:r>
      <w:r w:rsidR="00910E5C">
        <w:rPr>
          <w:rFonts w:cs="Times New Roman"/>
          <w:lang w:val="en-GB"/>
        </w:rPr>
        <w:t xml:space="preserve"> and </w:t>
      </w:r>
      <w:r w:rsidR="00910E5C" w:rsidRPr="00910E5C">
        <w:rPr>
          <w:rFonts w:cs="Times New Roman"/>
          <w:i/>
          <w:iCs/>
          <w:lang w:val="en-GB"/>
        </w:rPr>
        <w:t>Location</w:t>
      </w:r>
      <w:r w:rsidR="00910E5C" w:rsidRPr="00910E5C">
        <w:rPr>
          <w:rFonts w:cs="Times New Roman"/>
          <w:lang w:val="en-GB"/>
        </w:rPr>
        <w:t xml:space="preserve"> </w:t>
      </w:r>
      <w:r w:rsidR="00910E5C">
        <w:rPr>
          <w:rFonts w:cs="Times New Roman"/>
          <w:lang w:val="en-GB"/>
        </w:rPr>
        <w:t xml:space="preserve">as </w:t>
      </w:r>
      <w:r w:rsidR="00910E5C" w:rsidRPr="00910E5C">
        <w:rPr>
          <w:rFonts w:cs="Times New Roman"/>
          <w:lang w:val="en-GB"/>
        </w:rPr>
        <w:t>interaction term (Season * Location) alongside the same random effect for Year</w:t>
      </w:r>
      <w:r w:rsidR="00910E5C">
        <w:rPr>
          <w:rFonts w:cs="Times New Roman"/>
          <w:lang w:val="en-GB"/>
        </w:rPr>
        <w:t xml:space="preserve">. We compared the two models </w:t>
      </w:r>
      <w:r w:rsidR="00910E5C" w:rsidRPr="00910E5C">
        <w:rPr>
          <w:rFonts w:cs="Times New Roman"/>
          <w:lang w:val="en-GB"/>
        </w:rPr>
        <w:t xml:space="preserve">via likelihood ratio test (LRT) </w:t>
      </w:r>
      <w:r w:rsidR="00910E5C">
        <w:rPr>
          <w:rFonts w:cs="Times New Roman"/>
          <w:lang w:val="en-GB"/>
        </w:rPr>
        <w:t xml:space="preserve">using </w:t>
      </w:r>
      <w:proofErr w:type="spellStart"/>
      <w:r w:rsidR="00910E5C" w:rsidRPr="00910E5C">
        <w:rPr>
          <w:rFonts w:cs="Times New Roman"/>
          <w:i/>
          <w:iCs/>
          <w:lang w:val="en-GB"/>
        </w:rPr>
        <w:t>anova</w:t>
      </w:r>
      <w:proofErr w:type="spellEnd"/>
      <w:r w:rsidR="00910E5C">
        <w:rPr>
          <w:rFonts w:cs="Times New Roman"/>
          <w:lang w:val="en-GB"/>
        </w:rPr>
        <w:t xml:space="preserve"> function in R and chose the model with the highest likelihood for the downstream analysis (Supplementary tables XXX – AIC of models table). </w:t>
      </w:r>
    </w:p>
    <w:p w14:paraId="797F082C" w14:textId="77777777" w:rsidR="008D36A0" w:rsidRPr="00075C3A" w:rsidRDefault="008D36A0" w:rsidP="00E92AD3">
      <w:pPr>
        <w:pStyle w:val="BodyA"/>
        <w:rPr>
          <w:rFonts w:cs="Times New Roman"/>
          <w:lang w:val="en-GB"/>
        </w:rPr>
      </w:pPr>
    </w:p>
    <w:p w14:paraId="2FD9E9F3" w14:textId="77777777" w:rsidR="00086B8C" w:rsidRDefault="00F82ACE" w:rsidP="008852F1">
      <w:pPr>
        <w:spacing w:line="360" w:lineRule="auto"/>
        <w:rPr>
          <w:rFonts w:ascii="Times New Roman" w:hAnsi="Times New Roman" w:cs="Times New Roman"/>
          <w:lang w:val="en-US"/>
        </w:rPr>
      </w:pPr>
      <w:r w:rsidRPr="00075C3A">
        <w:rPr>
          <w:rFonts w:ascii="Times New Roman" w:hAnsi="Times New Roman" w:cs="Times New Roman"/>
          <w:noProof/>
          <w:lang w:val="en-US"/>
        </w:rPr>
        <w:drawing>
          <wp:inline distT="0" distB="0" distL="0" distR="0" wp14:anchorId="08563EAB" wp14:editId="28C46BD7">
            <wp:extent cx="5731510" cy="4955540"/>
            <wp:effectExtent l="0" t="0" r="2540" b="0"/>
            <wp:docPr id="403573411" name="Picture 1" descr="A map of water with different colored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573411" name="Picture 1" descr="A map of water with different colored circl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955540"/>
                    </a:xfrm>
                    <a:prstGeom prst="rect">
                      <a:avLst/>
                    </a:prstGeom>
                  </pic:spPr>
                </pic:pic>
              </a:graphicData>
            </a:graphic>
          </wp:inline>
        </w:drawing>
      </w:r>
    </w:p>
    <w:p w14:paraId="3180C8BE" w14:textId="77777777" w:rsidR="00086B8C" w:rsidRPr="00086B8C" w:rsidRDefault="00086B8C" w:rsidP="008852F1">
      <w:pPr>
        <w:spacing w:line="360" w:lineRule="auto"/>
        <w:rPr>
          <w:rFonts w:ascii="Times New Roman" w:hAnsi="Times New Roman" w:cs="Times New Roman"/>
          <w:b/>
          <w:bCs/>
          <w:lang w:val="en-US"/>
        </w:rPr>
      </w:pPr>
      <w:r w:rsidRPr="00086B8C">
        <w:rPr>
          <w:rFonts w:ascii="Times New Roman" w:hAnsi="Times New Roman" w:cs="Times New Roman"/>
          <w:b/>
          <w:bCs/>
          <w:lang w:val="en-US"/>
        </w:rPr>
        <w:t>Results</w:t>
      </w:r>
    </w:p>
    <w:p w14:paraId="28BF5937" w14:textId="0FEC9B73" w:rsidR="00E36021" w:rsidRDefault="00C967CA" w:rsidP="00C967CA">
      <w:pPr>
        <w:spacing w:line="360" w:lineRule="auto"/>
        <w:jc w:val="both"/>
        <w:rPr>
          <w:rFonts w:ascii="Times New Roman" w:hAnsi="Times New Roman" w:cs="Times New Roman"/>
          <w:lang w:val="en-US"/>
        </w:rPr>
      </w:pPr>
      <w:r>
        <w:rPr>
          <w:rFonts w:ascii="Times New Roman" w:hAnsi="Times New Roman" w:cs="Times New Roman"/>
          <w:lang w:val="en-US"/>
        </w:rPr>
        <w:t xml:space="preserve">Alpha diversity </w:t>
      </w:r>
      <w:r w:rsidRPr="00C967CA">
        <w:rPr>
          <w:rFonts w:ascii="Times New Roman" w:hAnsi="Times New Roman" w:cs="Times New Roman"/>
          <w:lang w:val="en-US"/>
        </w:rPr>
        <w:t xml:space="preserve">results indicate seasonal and spatial variations in species richness. Overall, species richness increased during spring (mean = 22.7) and summer (mean = 18.7), compared to autumn (mean = 17.0). However, </w:t>
      </w:r>
      <w:r>
        <w:rPr>
          <w:rFonts w:ascii="Times New Roman" w:hAnsi="Times New Roman" w:cs="Times New Roman"/>
          <w:lang w:val="en-US"/>
        </w:rPr>
        <w:t>such richness changed differently across locations (Table 1 and 2)</w:t>
      </w:r>
      <w:r w:rsidRPr="00C967CA">
        <w:rPr>
          <w:rFonts w:ascii="Times New Roman" w:hAnsi="Times New Roman" w:cs="Times New Roman"/>
          <w:lang w:val="en-US"/>
        </w:rPr>
        <w:t>, suggesting an interaction between season and location effects on richness.</w:t>
      </w:r>
      <w:r>
        <w:rPr>
          <w:rFonts w:ascii="Times New Roman" w:hAnsi="Times New Roman" w:cs="Times New Roman"/>
          <w:lang w:val="en-US"/>
        </w:rPr>
        <w:t xml:space="preserve"> </w:t>
      </w:r>
      <w:proofErr w:type="spellStart"/>
      <w:r w:rsidRPr="00C967CA">
        <w:rPr>
          <w:rFonts w:ascii="Times New Roman" w:hAnsi="Times New Roman" w:cs="Times New Roman"/>
          <w:lang w:val="en-US"/>
        </w:rPr>
        <w:t>Balsfjord</w:t>
      </w:r>
      <w:proofErr w:type="spellEnd"/>
      <w:r w:rsidRPr="00C967CA">
        <w:rPr>
          <w:rFonts w:ascii="Times New Roman" w:hAnsi="Times New Roman" w:cs="Times New Roman"/>
          <w:lang w:val="en-US"/>
        </w:rPr>
        <w:t xml:space="preserve"> consistently showed the lowest species richness </w:t>
      </w:r>
      <w:r>
        <w:rPr>
          <w:rFonts w:ascii="Times New Roman" w:hAnsi="Times New Roman" w:cs="Times New Roman"/>
          <w:lang w:val="en-US"/>
        </w:rPr>
        <w:t xml:space="preserve">overall </w:t>
      </w:r>
      <w:r w:rsidRPr="00C967CA">
        <w:rPr>
          <w:rFonts w:ascii="Times New Roman" w:hAnsi="Times New Roman" w:cs="Times New Roman"/>
          <w:lang w:val="en-US"/>
        </w:rPr>
        <w:t>(mean = 17.1)</w:t>
      </w:r>
      <w:r w:rsidRPr="00C967CA">
        <w:t xml:space="preserve"> </w:t>
      </w:r>
      <w:r w:rsidR="00E754DD">
        <w:rPr>
          <w:rFonts w:ascii="Times New Roman" w:hAnsi="Times New Roman" w:cs="Times New Roman"/>
          <w:lang w:val="en-US"/>
        </w:rPr>
        <w:t xml:space="preserve">with no significant </w:t>
      </w:r>
      <w:r w:rsidRPr="00C967CA">
        <w:rPr>
          <w:rFonts w:ascii="Times New Roman" w:hAnsi="Times New Roman" w:cs="Times New Roman"/>
          <w:lang w:val="en-US"/>
        </w:rPr>
        <w:t>season</w:t>
      </w:r>
      <w:r w:rsidR="00E754DD">
        <w:rPr>
          <w:rFonts w:ascii="Times New Roman" w:hAnsi="Times New Roman" w:cs="Times New Roman"/>
          <w:lang w:val="en-US"/>
        </w:rPr>
        <w:t xml:space="preserve">al effect </w:t>
      </w:r>
      <w:r w:rsidRPr="00C967CA">
        <w:rPr>
          <w:rFonts w:ascii="Times New Roman" w:hAnsi="Times New Roman" w:cs="Times New Roman"/>
          <w:lang w:val="en-US"/>
        </w:rPr>
        <w:t>compared to other sites</w:t>
      </w:r>
      <w:r w:rsidR="00E754DD">
        <w:rPr>
          <w:rFonts w:ascii="Times New Roman" w:hAnsi="Times New Roman" w:cs="Times New Roman"/>
          <w:lang w:val="en-US"/>
        </w:rPr>
        <w:t xml:space="preserve"> (p&gt;</w:t>
      </w:r>
      <w:r w:rsidR="00E754DD" w:rsidRPr="00E754DD">
        <w:t xml:space="preserve"> </w:t>
      </w:r>
      <w:r w:rsidR="00E754DD" w:rsidRPr="00E754DD">
        <w:rPr>
          <w:rFonts w:ascii="Times New Roman" w:hAnsi="Times New Roman" w:cs="Times New Roman"/>
          <w:lang w:val="en-US"/>
        </w:rPr>
        <w:t>0.34</w:t>
      </w:r>
      <w:r w:rsidR="00E754DD">
        <w:rPr>
          <w:rFonts w:ascii="Times New Roman" w:hAnsi="Times New Roman" w:cs="Times New Roman"/>
          <w:lang w:val="en-US"/>
        </w:rPr>
        <w:t>3 for both seasons in contrast to autumn) despite an increase in spring and decrease in summer</w:t>
      </w:r>
      <w:r w:rsidRPr="00C967CA">
        <w:rPr>
          <w:rFonts w:ascii="Times New Roman" w:hAnsi="Times New Roman" w:cs="Times New Roman"/>
          <w:lang w:val="en-US"/>
        </w:rPr>
        <w:t xml:space="preserve">. </w:t>
      </w:r>
      <w:proofErr w:type="spellStart"/>
      <w:r w:rsidRPr="00C967CA">
        <w:rPr>
          <w:rFonts w:ascii="Times New Roman" w:hAnsi="Times New Roman" w:cs="Times New Roman"/>
          <w:lang w:val="en-US"/>
        </w:rPr>
        <w:t>Frakfjord</w:t>
      </w:r>
      <w:proofErr w:type="spellEnd"/>
      <w:r w:rsidRPr="00C967CA">
        <w:rPr>
          <w:rFonts w:ascii="Times New Roman" w:hAnsi="Times New Roman" w:cs="Times New Roman"/>
          <w:lang w:val="en-US"/>
        </w:rPr>
        <w:t xml:space="preserve"> and </w:t>
      </w:r>
      <w:proofErr w:type="spellStart"/>
      <w:r w:rsidRPr="00C967CA">
        <w:rPr>
          <w:rFonts w:ascii="Times New Roman" w:hAnsi="Times New Roman" w:cs="Times New Roman"/>
          <w:lang w:val="en-US"/>
        </w:rPr>
        <w:t>Bergsfjord</w:t>
      </w:r>
      <w:proofErr w:type="spellEnd"/>
      <w:r w:rsidRPr="00C967CA">
        <w:rPr>
          <w:rFonts w:ascii="Times New Roman" w:hAnsi="Times New Roman" w:cs="Times New Roman"/>
          <w:lang w:val="en-US"/>
        </w:rPr>
        <w:t xml:space="preserve"> exhibited similar patterns of seasonal changes, with a significant increase in spring (p &lt; 0.01 for both locations), followed by a decline during summer. Notably, </w:t>
      </w:r>
      <w:proofErr w:type="spellStart"/>
      <w:r w:rsidRPr="00C967CA">
        <w:rPr>
          <w:rFonts w:ascii="Times New Roman" w:hAnsi="Times New Roman" w:cs="Times New Roman"/>
          <w:lang w:val="en-US"/>
        </w:rPr>
        <w:t>Frakfjord</w:t>
      </w:r>
      <w:proofErr w:type="spellEnd"/>
      <w:r w:rsidRPr="00C967CA">
        <w:rPr>
          <w:rFonts w:ascii="Times New Roman" w:hAnsi="Times New Roman" w:cs="Times New Roman"/>
          <w:lang w:val="en-US"/>
        </w:rPr>
        <w:t xml:space="preserve"> maintained significantly higher richness than autumn levels </w:t>
      </w:r>
      <w:r w:rsidR="00E754DD">
        <w:rPr>
          <w:rFonts w:ascii="Times New Roman" w:hAnsi="Times New Roman" w:cs="Times New Roman"/>
          <w:lang w:val="en-US"/>
        </w:rPr>
        <w:t>during summer</w:t>
      </w:r>
      <w:r w:rsidRPr="00C967CA">
        <w:rPr>
          <w:rFonts w:ascii="Times New Roman" w:hAnsi="Times New Roman" w:cs="Times New Roman"/>
          <w:lang w:val="en-US"/>
        </w:rPr>
        <w:t xml:space="preserve"> (p &lt; 0.01), while </w:t>
      </w:r>
      <w:proofErr w:type="spellStart"/>
      <w:r w:rsidRPr="00C967CA">
        <w:rPr>
          <w:rFonts w:ascii="Times New Roman" w:hAnsi="Times New Roman" w:cs="Times New Roman"/>
          <w:lang w:val="en-US"/>
        </w:rPr>
        <w:t>Bergsfjord</w:t>
      </w:r>
      <w:proofErr w:type="spellEnd"/>
      <w:r w:rsidRPr="00C967CA">
        <w:rPr>
          <w:rFonts w:ascii="Times New Roman" w:hAnsi="Times New Roman" w:cs="Times New Roman"/>
          <w:lang w:val="en-US"/>
        </w:rPr>
        <w:t xml:space="preserve"> showed a sharp decline </w:t>
      </w:r>
      <w:r w:rsidR="00E754DD" w:rsidRPr="00E754DD">
        <w:rPr>
          <w:rFonts w:ascii="Times New Roman" w:hAnsi="Times New Roman" w:cs="Times New Roman"/>
          <w:lang w:val="en-US"/>
        </w:rPr>
        <w:t xml:space="preserve">in summer </w:t>
      </w:r>
      <w:r w:rsidRPr="00C967CA">
        <w:rPr>
          <w:rFonts w:ascii="Times New Roman" w:hAnsi="Times New Roman" w:cs="Times New Roman"/>
          <w:lang w:val="en-US"/>
        </w:rPr>
        <w:t xml:space="preserve">similar </w:t>
      </w:r>
      <w:r w:rsidR="00E754DD">
        <w:rPr>
          <w:rFonts w:ascii="Times New Roman" w:hAnsi="Times New Roman" w:cs="Times New Roman"/>
          <w:lang w:val="en-US"/>
        </w:rPr>
        <w:t xml:space="preserve">to </w:t>
      </w:r>
      <w:r w:rsidRPr="00C967CA">
        <w:rPr>
          <w:rFonts w:ascii="Times New Roman" w:hAnsi="Times New Roman" w:cs="Times New Roman"/>
          <w:lang w:val="en-US"/>
        </w:rPr>
        <w:t xml:space="preserve">autumn levels (p = 0.31). In contrast, </w:t>
      </w:r>
      <w:proofErr w:type="spellStart"/>
      <w:r w:rsidRPr="00C967CA">
        <w:rPr>
          <w:rFonts w:ascii="Times New Roman" w:hAnsi="Times New Roman" w:cs="Times New Roman"/>
          <w:lang w:val="en-US"/>
        </w:rPr>
        <w:t>Olderfjord</w:t>
      </w:r>
      <w:proofErr w:type="spellEnd"/>
      <w:r w:rsidRPr="00C967CA">
        <w:rPr>
          <w:rFonts w:ascii="Times New Roman" w:hAnsi="Times New Roman" w:cs="Times New Roman"/>
          <w:lang w:val="en-US"/>
        </w:rPr>
        <w:t xml:space="preserve"> displayed distinct seasonal patterns: species richness increased significantly in summer compared to autumn (p = 0.03) but did not show a significant increase during spring (p = 0.71), differing from the other locations.</w:t>
      </w:r>
      <w:r w:rsidR="00E754DD">
        <w:rPr>
          <w:rFonts w:ascii="Times New Roman" w:hAnsi="Times New Roman" w:cs="Times New Roman"/>
          <w:lang w:val="en-US"/>
        </w:rPr>
        <w:t xml:space="preserve"> </w:t>
      </w:r>
      <w:r w:rsidRPr="00C967CA">
        <w:rPr>
          <w:rFonts w:ascii="Times New Roman" w:hAnsi="Times New Roman" w:cs="Times New Roman"/>
          <w:lang w:val="en-US"/>
        </w:rPr>
        <w:t xml:space="preserve">In summary, most locations experienced an overall pattern of increasing species richness in spring and </w:t>
      </w:r>
      <w:r w:rsidRPr="00C967CA">
        <w:rPr>
          <w:rFonts w:ascii="Times New Roman" w:hAnsi="Times New Roman" w:cs="Times New Roman"/>
          <w:lang w:val="en-US"/>
        </w:rPr>
        <w:lastRenderedPageBreak/>
        <w:t xml:space="preserve">decreasing richness in summer relative to autumn levels, with variation in magnitude across sites. However, </w:t>
      </w:r>
      <w:proofErr w:type="spellStart"/>
      <w:r w:rsidRPr="00C967CA">
        <w:rPr>
          <w:rFonts w:ascii="Times New Roman" w:hAnsi="Times New Roman" w:cs="Times New Roman"/>
          <w:lang w:val="en-US"/>
        </w:rPr>
        <w:t>Olderfjord</w:t>
      </w:r>
      <w:proofErr w:type="spellEnd"/>
      <w:r w:rsidRPr="00C967CA">
        <w:rPr>
          <w:rFonts w:ascii="Times New Roman" w:hAnsi="Times New Roman" w:cs="Times New Roman"/>
          <w:lang w:val="en-US"/>
        </w:rPr>
        <w:t xml:space="preserve"> exhibited unique seasonal dynamics compared to the others (see Table 2 and Figure 2.B).</w:t>
      </w:r>
    </w:p>
    <w:p w14:paraId="204F5435" w14:textId="4B4F37A0" w:rsidR="00612CBD" w:rsidRDefault="00C37026" w:rsidP="00CF6868">
      <w:pPr>
        <w:spacing w:line="360" w:lineRule="auto"/>
        <w:jc w:val="both"/>
        <w:rPr>
          <w:rFonts w:ascii="Times New Roman" w:hAnsi="Times New Roman" w:cs="Times New Roman"/>
          <w:lang w:val="en-US"/>
        </w:rPr>
      </w:pPr>
      <w:r w:rsidRPr="00E36021">
        <w:rPr>
          <w:rFonts w:ascii="Times New Roman" w:hAnsi="Times New Roman" w:cs="Times New Roman"/>
          <w:highlight w:val="yellow"/>
          <w:lang w:val="en-US"/>
        </w:rPr>
        <w:t xml:space="preserve">Move to </w:t>
      </w:r>
      <w:r w:rsidRPr="00E36021">
        <w:rPr>
          <w:rFonts w:ascii="Times New Roman" w:hAnsi="Times New Roman" w:cs="Times New Roman"/>
          <w:highlight w:val="yellow"/>
          <w:lang w:val="en-US"/>
        </w:rPr>
        <w:t>discussion</w:t>
      </w:r>
      <w:r>
        <w:rPr>
          <w:rFonts w:ascii="Times New Roman" w:hAnsi="Times New Roman" w:cs="Times New Roman"/>
          <w:lang w:val="en-US"/>
        </w:rPr>
        <w:t>&lt;</w:t>
      </w:r>
      <w:r w:rsidR="00612CBD" w:rsidRPr="00612CBD">
        <w:rPr>
          <w:rFonts w:ascii="Times New Roman" w:hAnsi="Times New Roman" w:cs="Times New Roman"/>
          <w:lang w:val="en-US"/>
        </w:rPr>
        <w:t xml:space="preserve"> It's possible that when considered separately, season and location have effects, but their combined effect (the interaction) is more significant. This could be due to ecological reasons, such as different habitats (locations) responding differently to seasonal changes, which in turn affects species richness.</w:t>
      </w:r>
      <w:r w:rsidR="00B71C82" w:rsidRPr="00B71C82">
        <w:rPr>
          <w:rFonts w:ascii="Times New Roman" w:hAnsi="Times New Roman" w:cs="Times New Roman"/>
          <w:lang w:val="en-US"/>
        </w:rPr>
        <w:t xml:space="preserve"> </w:t>
      </w:r>
      <w:r w:rsidR="00612CBD" w:rsidRPr="00612CBD">
        <w:rPr>
          <w:rFonts w:ascii="Times New Roman" w:hAnsi="Times New Roman" w:cs="Times New Roman"/>
          <w:lang w:val="en-US"/>
        </w:rPr>
        <w:t xml:space="preserve">This interaction </w:t>
      </w:r>
      <w:proofErr w:type="spellStart"/>
      <w:r w:rsidR="00612CBD" w:rsidRPr="00B71C82">
        <w:rPr>
          <w:rFonts w:ascii="Times New Roman" w:hAnsi="Times New Roman" w:cs="Times New Roman"/>
          <w:lang w:val="en-US"/>
        </w:rPr>
        <w:t>Season×Location</w:t>
      </w:r>
      <w:proofErr w:type="spellEnd"/>
      <w:r w:rsidR="00612CBD" w:rsidRPr="00612CBD">
        <w:rPr>
          <w:rFonts w:ascii="Times New Roman" w:hAnsi="Times New Roman" w:cs="Times New Roman"/>
          <w:lang w:val="en-US"/>
        </w:rPr>
        <w:t xml:space="preserve"> </w:t>
      </w:r>
      <w:r w:rsidR="00612CBD" w:rsidRPr="00612CBD">
        <w:rPr>
          <w:rFonts w:ascii="Times New Roman" w:hAnsi="Times New Roman" w:cs="Times New Roman"/>
          <w:lang w:val="en-US"/>
        </w:rPr>
        <w:t>was stronger than the individual effects of season, location, or year alone, making it the key driver of differences in your data</w:t>
      </w:r>
      <w:r>
        <w:rPr>
          <w:rFonts w:ascii="Times New Roman" w:hAnsi="Times New Roman" w:cs="Times New Roman"/>
          <w:lang w:val="en-US"/>
        </w:rPr>
        <w:t>&gt;</w:t>
      </w:r>
    </w:p>
    <w:p w14:paraId="1067A976" w14:textId="77777777" w:rsidR="00B71C82" w:rsidRDefault="00B71C82" w:rsidP="008852F1">
      <w:pPr>
        <w:spacing w:line="360" w:lineRule="auto"/>
        <w:rPr>
          <w:rFonts w:ascii="Times New Roman" w:hAnsi="Times New Roman" w:cs="Times New Roman"/>
          <w:lang w:val="en-US"/>
        </w:rPr>
      </w:pPr>
    </w:p>
    <w:p w14:paraId="1144C2F7" w14:textId="77777777" w:rsidR="00A12BA9" w:rsidRDefault="00F82ACE" w:rsidP="00086B8C">
      <w:pPr>
        <w:spacing w:line="360" w:lineRule="auto"/>
        <w:rPr>
          <w:rFonts w:ascii="Times New Roman" w:hAnsi="Times New Roman" w:cs="Times New Roman"/>
          <w:lang w:val="en-US"/>
        </w:rPr>
      </w:pPr>
      <w:r w:rsidRPr="00075C3A">
        <w:rPr>
          <w:rFonts w:ascii="Times New Roman" w:hAnsi="Times New Roman" w:cs="Times New Roman"/>
          <w:noProof/>
          <w:lang w:val="en-US"/>
        </w:rPr>
        <w:drawing>
          <wp:inline distT="0" distB="0" distL="0" distR="0" wp14:anchorId="0A39805A" wp14:editId="00793D33">
            <wp:extent cx="5731510" cy="4093845"/>
            <wp:effectExtent l="0" t="0" r="2540" b="1905"/>
            <wp:docPr id="1169779256" name="Picture 2" descr="A graph showing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779256" name="Picture 2" descr="A graph showing different colored dot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36A35895" w14:textId="04F82A2F" w:rsidR="00C8785C" w:rsidRDefault="00C8785C" w:rsidP="00086B8C">
      <w:pPr>
        <w:spacing w:line="360" w:lineRule="auto"/>
        <w:rPr>
          <w:rFonts w:ascii="Times New Roman" w:hAnsi="Times New Roman" w:cs="Times New Roman"/>
          <w:lang w:val="en-US"/>
        </w:rPr>
      </w:pPr>
      <w:r w:rsidRPr="00C8785C">
        <w:rPr>
          <w:rFonts w:ascii="Times New Roman" w:hAnsi="Times New Roman" w:cs="Times New Roman"/>
          <w:lang w:val="en-US"/>
        </w:rPr>
        <w:lastRenderedPageBreak/>
        <w:drawing>
          <wp:inline distT="0" distB="0" distL="0" distR="0" wp14:anchorId="3F770A5E" wp14:editId="2FC3FA40">
            <wp:extent cx="5731510" cy="3525520"/>
            <wp:effectExtent l="0" t="0" r="0" b="5080"/>
            <wp:docPr id="774579312"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579312" name="Picture 1" descr="A diagram of a graph&#10;&#10;Description automatically generated"/>
                    <pic:cNvPicPr/>
                  </pic:nvPicPr>
                  <pic:blipFill>
                    <a:blip r:embed="rId11"/>
                    <a:stretch>
                      <a:fillRect/>
                    </a:stretch>
                  </pic:blipFill>
                  <pic:spPr>
                    <a:xfrm>
                      <a:off x="0" y="0"/>
                      <a:ext cx="5731510" cy="3525520"/>
                    </a:xfrm>
                    <a:prstGeom prst="rect">
                      <a:avLst/>
                    </a:prstGeom>
                  </pic:spPr>
                </pic:pic>
              </a:graphicData>
            </a:graphic>
          </wp:inline>
        </w:drawing>
      </w:r>
    </w:p>
    <w:p w14:paraId="3056F36C" w14:textId="5FB6E1DC" w:rsidR="00F82ACE" w:rsidRPr="00075C3A" w:rsidRDefault="00A12BA9" w:rsidP="00086B8C">
      <w:pPr>
        <w:spacing w:line="360" w:lineRule="auto"/>
        <w:rPr>
          <w:rFonts w:ascii="Times New Roman" w:hAnsi="Times New Roman" w:cs="Times New Roman"/>
          <w:lang w:val="en-US"/>
        </w:rPr>
      </w:pPr>
      <w:proofErr w:type="spellStart"/>
      <w:r>
        <w:rPr>
          <w:rFonts w:ascii="Times New Roman" w:hAnsi="Times New Roman" w:cs="Times New Roman"/>
          <w:lang w:val="en-US"/>
        </w:rPr>
        <w:lastRenderedPageBreak/>
        <w:t>asd</w:t>
      </w:r>
      <w:proofErr w:type="spellEnd"/>
      <w:r w:rsidR="00F82ACE" w:rsidRPr="00075C3A">
        <w:rPr>
          <w:rFonts w:ascii="Times New Roman" w:hAnsi="Times New Roman" w:cs="Times New Roman"/>
          <w:noProof/>
          <w:lang w:val="en-US"/>
        </w:rPr>
        <w:drawing>
          <wp:inline distT="0" distB="0" distL="0" distR="0" wp14:anchorId="145357F7" wp14:editId="5BC34923">
            <wp:extent cx="5731510" cy="5445125"/>
            <wp:effectExtent l="0" t="0" r="2540" b="3175"/>
            <wp:docPr id="945172445" name="Picture 3" descr="A diagram of different seas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5172445" name="Picture 3" descr="A diagram of different season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445125"/>
                    </a:xfrm>
                    <a:prstGeom prst="rect">
                      <a:avLst/>
                    </a:prstGeom>
                  </pic:spPr>
                </pic:pic>
              </a:graphicData>
            </a:graphic>
          </wp:inline>
        </w:drawing>
      </w:r>
      <w:r w:rsidR="00F82ACE" w:rsidRPr="00075C3A">
        <w:rPr>
          <w:rFonts w:ascii="Times New Roman" w:hAnsi="Times New Roman" w:cs="Times New Roman"/>
          <w:noProof/>
          <w:lang w:val="en-US"/>
        </w:rPr>
        <w:lastRenderedPageBreak/>
        <w:drawing>
          <wp:inline distT="0" distB="0" distL="0" distR="0" wp14:anchorId="345F9B2F" wp14:editId="7E80F318">
            <wp:extent cx="5731510" cy="3820795"/>
            <wp:effectExtent l="0" t="0" r="2540" b="8255"/>
            <wp:docPr id="496981685" name="Picture 4" descr="A diagram of different colo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981685" name="Picture 4" descr="A diagram of different colored circl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r w:rsidR="00F82ACE" w:rsidRPr="00075C3A">
        <w:rPr>
          <w:rFonts w:ascii="Times New Roman" w:hAnsi="Times New Roman" w:cs="Times New Roman"/>
          <w:noProof/>
          <w:lang w:val="en-US"/>
        </w:rPr>
        <w:drawing>
          <wp:inline distT="0" distB="0" distL="0" distR="0" wp14:anchorId="1F444CFD" wp14:editId="5638D4BB">
            <wp:extent cx="5731510" cy="4437380"/>
            <wp:effectExtent l="0" t="0" r="2540" b="1270"/>
            <wp:docPr id="516162575" name="Picture 5" descr="A close-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162575" name="Picture 5" descr="A close-up of a scree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437380"/>
                    </a:xfrm>
                    <a:prstGeom prst="rect">
                      <a:avLst/>
                    </a:prstGeom>
                  </pic:spPr>
                </pic:pic>
              </a:graphicData>
            </a:graphic>
          </wp:inline>
        </w:drawing>
      </w:r>
    </w:p>
    <w:p w14:paraId="68015157" w14:textId="77777777" w:rsidR="006410CD" w:rsidRPr="00075C3A" w:rsidRDefault="006410CD" w:rsidP="008852F1">
      <w:pPr>
        <w:spacing w:line="360" w:lineRule="auto"/>
        <w:rPr>
          <w:rFonts w:ascii="Times New Roman" w:hAnsi="Times New Roman" w:cs="Times New Roman"/>
          <w:lang w:val="en-US"/>
        </w:rPr>
      </w:pPr>
    </w:p>
    <w:p w14:paraId="650544D9" w14:textId="558E03C4" w:rsidR="007C4ADB" w:rsidRPr="00075C3A" w:rsidRDefault="007C4ADB" w:rsidP="007C4ADB">
      <w:pPr>
        <w:pStyle w:val="ListParagraph"/>
        <w:numPr>
          <w:ilvl w:val="0"/>
          <w:numId w:val="1"/>
        </w:numPr>
        <w:spacing w:line="360" w:lineRule="auto"/>
        <w:rPr>
          <w:rFonts w:ascii="Times New Roman" w:hAnsi="Times New Roman" w:cs="Times New Roman"/>
          <w:lang w:val="en-US"/>
        </w:rPr>
      </w:pPr>
      <w:r w:rsidRPr="00075C3A">
        <w:rPr>
          <w:rFonts w:ascii="Times New Roman" w:hAnsi="Times New Roman" w:cs="Times New Roman"/>
          <w:lang w:val="en-US"/>
        </w:rPr>
        <w:lastRenderedPageBreak/>
        <w:t xml:space="preserve">Balsfjord: </w:t>
      </w:r>
      <w:proofErr w:type="gramStart"/>
      <w:r w:rsidRPr="00075C3A">
        <w:rPr>
          <w:rFonts w:ascii="Times New Roman" w:hAnsi="Times New Roman" w:cs="Times New Roman"/>
          <w:lang w:val="en-US"/>
        </w:rPr>
        <w:t>More or less stable</w:t>
      </w:r>
      <w:proofErr w:type="gramEnd"/>
      <w:r w:rsidRPr="00075C3A">
        <w:rPr>
          <w:rFonts w:ascii="Times New Roman" w:hAnsi="Times New Roman" w:cs="Times New Roman"/>
          <w:lang w:val="en-US"/>
        </w:rPr>
        <w:t xml:space="preserve"> pattern in autumn </w:t>
      </w:r>
    </w:p>
    <w:p w14:paraId="4617ADE8" w14:textId="77777777" w:rsidR="009B173A" w:rsidRPr="009B173A" w:rsidRDefault="006410CD" w:rsidP="009B173A">
      <w:pPr>
        <w:pStyle w:val="EndNoteBibliography"/>
        <w:spacing w:after="0"/>
        <w:ind w:left="720" w:hanging="720"/>
      </w:pPr>
      <w:r w:rsidRPr="00075C3A">
        <w:rPr>
          <w:rFonts w:ascii="Times New Roman" w:hAnsi="Times New Roman" w:cs="Times New Roman"/>
        </w:rPr>
        <w:fldChar w:fldCharType="begin"/>
      </w:r>
      <w:r w:rsidRPr="00DF1288">
        <w:rPr>
          <w:rFonts w:ascii="Times New Roman" w:hAnsi="Times New Roman" w:cs="Times New Roman"/>
        </w:rPr>
        <w:instrText xml:space="preserve"> ADDIN EN.REFLIST </w:instrText>
      </w:r>
      <w:r w:rsidRPr="00075C3A">
        <w:rPr>
          <w:rFonts w:ascii="Times New Roman" w:hAnsi="Times New Roman" w:cs="Times New Roman"/>
        </w:rPr>
        <w:fldChar w:fldCharType="separate"/>
      </w:r>
      <w:r w:rsidR="009B173A" w:rsidRPr="009B173A">
        <w:t>Boyer, F., Mercier, C., Bonin, A., Le Bras, Y., Taberlet, P., and Coissac, E. 2016. OBITOOLS: a UNIX-inspired software package for DNA metabarcoding. Molecular Ecology Resources, 16: 176-182.</w:t>
      </w:r>
    </w:p>
    <w:p w14:paraId="5C509EB9" w14:textId="77777777" w:rsidR="009B173A" w:rsidRPr="009B173A" w:rsidRDefault="009B173A" w:rsidP="009B173A">
      <w:pPr>
        <w:pStyle w:val="EndNoteBibliography"/>
        <w:spacing w:after="0"/>
        <w:ind w:left="720" w:hanging="720"/>
      </w:pPr>
      <w:r w:rsidRPr="009B173A">
        <w:t>Cushing, D. H. 1990. Plankton Production and Year-Class Strength in Fish Populations - an Update of the Match Mismatch Hypothesis. Advances in Marine Biology, 26: 249-293.</w:t>
      </w:r>
    </w:p>
    <w:p w14:paraId="5FE67AA9" w14:textId="77777777" w:rsidR="009B173A" w:rsidRPr="009B173A" w:rsidRDefault="009B173A" w:rsidP="009B173A">
      <w:pPr>
        <w:pStyle w:val="EndNoteBibliography"/>
        <w:ind w:left="720" w:hanging="720"/>
      </w:pPr>
      <w:r w:rsidRPr="009B173A">
        <w:t>Dalpadado, P., Ellertsen, B., Melle, W., and Dommasnes, A. 2000. Food and feeding conditions of Norwegian spring-spawning herring (</w:t>
      </w:r>
    </w:p>
    <w:p w14:paraId="2EB6D2BA" w14:textId="77777777" w:rsidR="009B173A" w:rsidRPr="009B173A" w:rsidRDefault="009B173A" w:rsidP="009B173A">
      <w:pPr>
        <w:pStyle w:val="EndNoteBibliography"/>
        <w:spacing w:after="0"/>
        <w:ind w:left="720" w:hanging="720"/>
      </w:pPr>
      <w:r w:rsidRPr="009B173A">
        <w:t>) through its feeding migrations. Ices Journal of Marine Science, 57: 843-857.</w:t>
      </w:r>
    </w:p>
    <w:p w14:paraId="410B74ED" w14:textId="77777777" w:rsidR="009B173A" w:rsidRPr="009B173A" w:rsidRDefault="009B173A" w:rsidP="009B173A">
      <w:pPr>
        <w:pStyle w:val="EndNoteBibliography"/>
        <w:spacing w:after="0"/>
        <w:ind w:left="720" w:hanging="720"/>
      </w:pPr>
      <w:r w:rsidRPr="00DF1288">
        <w:rPr>
          <w:lang w:val="nb-NO"/>
        </w:rPr>
        <w:t xml:space="preserve">Folkvord, A., Jorgensen, C., Korsbrekke, K., Nash, R. D. M., Nilsen, T., and Skjæraasen, J. E. 2014. </w:t>
      </w:r>
      <w:r w:rsidRPr="009B173A">
        <w:t>Trade-offs between growth and reproduction in wild Atlantic cod. Canadian Journal of Fisheries and Aquatic Sciences, 71: 1106-1112.</w:t>
      </w:r>
    </w:p>
    <w:p w14:paraId="3E23EF7D" w14:textId="77777777" w:rsidR="009B173A" w:rsidRPr="009B173A" w:rsidRDefault="009B173A" w:rsidP="009B173A">
      <w:pPr>
        <w:pStyle w:val="EndNoteBibliography"/>
        <w:ind w:left="720" w:hanging="720"/>
      </w:pPr>
      <w:r w:rsidRPr="009B173A">
        <w:t>Gjosæter, H. 1998. The population biology and exploitation of capelin (</w:t>
      </w:r>
    </w:p>
    <w:p w14:paraId="44ED583D" w14:textId="77777777" w:rsidR="009B173A" w:rsidRPr="009B173A" w:rsidRDefault="009B173A" w:rsidP="009B173A">
      <w:pPr>
        <w:pStyle w:val="EndNoteBibliography"/>
        <w:spacing w:after="0"/>
        <w:ind w:left="720" w:hanging="720"/>
      </w:pPr>
      <w:r w:rsidRPr="009B173A">
        <w:t>) in the Barents Sea. Sarsia, 83: 453-496.</w:t>
      </w:r>
    </w:p>
    <w:p w14:paraId="3FF26AC6" w14:textId="77777777" w:rsidR="009B173A" w:rsidRPr="009B173A" w:rsidRDefault="009B173A" w:rsidP="009B173A">
      <w:pPr>
        <w:pStyle w:val="EndNoteBibliography"/>
        <w:spacing w:after="0"/>
        <w:ind w:left="720" w:hanging="720"/>
      </w:pPr>
      <w:r w:rsidRPr="009B173A">
        <w:t>Mahe, F., Rognes, T., Quince, C., de Vargas, C., and Dunthorn, M. 2015. Swarm v2: highly-scalable and high-resolution amplicon clustering. Peerj, 3.</w:t>
      </w:r>
    </w:p>
    <w:p w14:paraId="0C7C078B" w14:textId="77777777" w:rsidR="009B173A" w:rsidRPr="009B173A" w:rsidRDefault="009B173A" w:rsidP="009B173A">
      <w:pPr>
        <w:pStyle w:val="EndNoteBibliography"/>
        <w:spacing w:after="0"/>
        <w:ind w:left="720" w:hanging="720"/>
      </w:pPr>
      <w:r w:rsidRPr="009B173A">
        <w:t>Michelsen, H. K., Svensen, C., Reigstad, M., Nilssen, E. M., and Pedersen, T. 2017. Seasonal dynamics of meroplankton in a high-latitude fjord. Journal of Marine Systems, 168: 17-30.</w:t>
      </w:r>
    </w:p>
    <w:p w14:paraId="327F6B67" w14:textId="77777777" w:rsidR="009B173A" w:rsidRPr="009B173A" w:rsidRDefault="009B173A" w:rsidP="009B173A">
      <w:pPr>
        <w:pStyle w:val="EndNoteBibliography"/>
        <w:spacing w:after="0"/>
        <w:ind w:left="720" w:hanging="720"/>
      </w:pPr>
      <w:r w:rsidRPr="009B173A">
        <w:t>Miya, M., Sato, Y., Fukunaga, T., Sado, T., Poulsen, J. Y., Sato, K., Minamoto, T., et al. 2015. MiFish, a set of universal PCR primers for metabarcoding environmental DNA from fishes: detection of more than 230 subtropical marine species. Royal Society Open Science, 2.</w:t>
      </w:r>
    </w:p>
    <w:p w14:paraId="3896E9B8" w14:textId="77777777" w:rsidR="009B173A" w:rsidRPr="009B173A" w:rsidRDefault="009B173A" w:rsidP="009B173A">
      <w:pPr>
        <w:pStyle w:val="EndNoteBibliography"/>
        <w:spacing w:after="0"/>
        <w:ind w:left="720" w:hanging="720"/>
      </w:pPr>
      <w:r w:rsidRPr="009B173A">
        <w:t>Rognes, T., Flouri, T., Nichols, B., Quince, C., and Mahe, F. 2016. VSEARCH: a versatile open source tool for metagenomics. Peerj, 4.</w:t>
      </w:r>
    </w:p>
    <w:p w14:paraId="20143863" w14:textId="77777777" w:rsidR="009B173A" w:rsidRPr="009B173A" w:rsidRDefault="009B173A" w:rsidP="009B173A">
      <w:pPr>
        <w:pStyle w:val="EndNoteBibliography"/>
        <w:spacing w:after="0"/>
        <w:ind w:left="720" w:hanging="720"/>
      </w:pPr>
      <w:r w:rsidRPr="009B173A">
        <w:t>Sydeman, W. J., and Bograd, S. J. 2009. Marine ecosystems, climate and phenology: introduction. Marine Ecology Progress Series, 393: 185-188.</w:t>
      </w:r>
    </w:p>
    <w:p w14:paraId="73A05032" w14:textId="77777777" w:rsidR="009B173A" w:rsidRPr="009B173A" w:rsidRDefault="009B173A" w:rsidP="009B173A">
      <w:pPr>
        <w:pStyle w:val="EndNoteBibliography"/>
        <w:ind w:left="720" w:hanging="720"/>
      </w:pPr>
      <w:r w:rsidRPr="009B173A">
        <w:t>Visser, A. W., Brun, P., Chakraborty, S., Dencker, T. S., van Denderen, P. D., van Gemert, R., Gréve, H. V., et al. 2020. Seasonal strategies in the world's oceans. Progress in Oceanography, 189.</w:t>
      </w:r>
    </w:p>
    <w:p w14:paraId="08ACEEC6" w14:textId="42C3FBD1" w:rsidR="007B15D8" w:rsidRPr="00075C3A" w:rsidRDefault="006410CD" w:rsidP="008852F1">
      <w:pPr>
        <w:spacing w:line="360" w:lineRule="auto"/>
        <w:rPr>
          <w:rFonts w:ascii="Times New Roman" w:hAnsi="Times New Roman" w:cs="Times New Roman"/>
          <w:lang w:val="en-US"/>
        </w:rPr>
      </w:pPr>
      <w:r w:rsidRPr="00075C3A">
        <w:rPr>
          <w:rFonts w:ascii="Times New Roman" w:hAnsi="Times New Roman" w:cs="Times New Roman"/>
          <w:lang w:val="en-US"/>
        </w:rPr>
        <w:fldChar w:fldCharType="end"/>
      </w:r>
    </w:p>
    <w:p w14:paraId="5D892865" w14:textId="77777777" w:rsidR="005A42B3" w:rsidRPr="00075C3A" w:rsidRDefault="005A42B3" w:rsidP="008852F1">
      <w:pPr>
        <w:spacing w:line="360" w:lineRule="auto"/>
        <w:rPr>
          <w:rFonts w:ascii="Times New Roman" w:hAnsi="Times New Roman" w:cs="Times New Roman"/>
          <w:lang w:val="en-US"/>
        </w:rPr>
      </w:pPr>
    </w:p>
    <w:p w14:paraId="2BE2ADEB" w14:textId="77777777" w:rsidR="005A42B3" w:rsidRPr="00075C3A" w:rsidRDefault="005A42B3" w:rsidP="008852F1">
      <w:pPr>
        <w:spacing w:line="360" w:lineRule="auto"/>
        <w:rPr>
          <w:rFonts w:ascii="Times New Roman" w:hAnsi="Times New Roman" w:cs="Times New Roman"/>
          <w:lang w:val="en-US"/>
        </w:rPr>
      </w:pPr>
    </w:p>
    <w:p w14:paraId="7CEF8BE0" w14:textId="77777777" w:rsidR="005A42B3" w:rsidRPr="00075C3A" w:rsidRDefault="005A42B3" w:rsidP="008852F1">
      <w:pPr>
        <w:spacing w:line="360" w:lineRule="auto"/>
        <w:rPr>
          <w:rFonts w:ascii="Times New Roman" w:hAnsi="Times New Roman" w:cs="Times New Roman"/>
          <w:lang w:val="en-US"/>
        </w:rPr>
      </w:pPr>
    </w:p>
    <w:p w14:paraId="0B9D0BA3" w14:textId="77777777" w:rsidR="005A42B3" w:rsidRPr="00075C3A" w:rsidRDefault="005A42B3" w:rsidP="008852F1">
      <w:pPr>
        <w:spacing w:line="360" w:lineRule="auto"/>
        <w:rPr>
          <w:rFonts w:ascii="Times New Roman" w:hAnsi="Times New Roman" w:cs="Times New Roman"/>
          <w:lang w:val="en-US"/>
        </w:rPr>
      </w:pPr>
    </w:p>
    <w:p w14:paraId="3E82FE77" w14:textId="77777777" w:rsidR="005A42B3" w:rsidRPr="00075C3A" w:rsidRDefault="005A42B3" w:rsidP="008852F1">
      <w:pPr>
        <w:spacing w:line="360" w:lineRule="auto"/>
        <w:rPr>
          <w:rFonts w:ascii="Times New Roman" w:hAnsi="Times New Roman" w:cs="Times New Roman"/>
          <w:lang w:val="en-US"/>
        </w:rPr>
      </w:pPr>
    </w:p>
    <w:p w14:paraId="4EEAAC95" w14:textId="77777777" w:rsidR="005A42B3" w:rsidRPr="00075C3A" w:rsidRDefault="005A42B3" w:rsidP="008852F1">
      <w:pPr>
        <w:spacing w:line="360" w:lineRule="auto"/>
        <w:rPr>
          <w:rFonts w:ascii="Times New Roman" w:hAnsi="Times New Roman" w:cs="Times New Roman"/>
          <w:lang w:val="en-US"/>
        </w:rPr>
      </w:pPr>
    </w:p>
    <w:p w14:paraId="3B883965" w14:textId="77777777" w:rsidR="005A42B3" w:rsidRPr="00075C3A" w:rsidRDefault="005A42B3" w:rsidP="008852F1">
      <w:pPr>
        <w:spacing w:line="360" w:lineRule="auto"/>
        <w:rPr>
          <w:rFonts w:ascii="Times New Roman" w:hAnsi="Times New Roman" w:cs="Times New Roman"/>
          <w:lang w:val="en-US"/>
        </w:rPr>
      </w:pPr>
    </w:p>
    <w:p w14:paraId="71F72900" w14:textId="77777777" w:rsidR="005A42B3" w:rsidRPr="00075C3A" w:rsidRDefault="005A42B3" w:rsidP="008852F1">
      <w:pPr>
        <w:spacing w:line="360" w:lineRule="auto"/>
        <w:rPr>
          <w:rFonts w:ascii="Times New Roman" w:hAnsi="Times New Roman" w:cs="Times New Roman"/>
          <w:lang w:val="en-US"/>
        </w:rPr>
      </w:pPr>
    </w:p>
    <w:p w14:paraId="64B23536" w14:textId="77777777" w:rsidR="005A42B3" w:rsidRPr="00075C3A" w:rsidRDefault="005A42B3" w:rsidP="008852F1">
      <w:pPr>
        <w:spacing w:line="360" w:lineRule="auto"/>
        <w:rPr>
          <w:rFonts w:ascii="Times New Roman" w:hAnsi="Times New Roman" w:cs="Times New Roman"/>
          <w:lang w:val="en-US"/>
        </w:rPr>
      </w:pPr>
    </w:p>
    <w:p w14:paraId="39C8E176" w14:textId="77777777" w:rsidR="005A42B3" w:rsidRPr="00075C3A" w:rsidRDefault="005A42B3" w:rsidP="008852F1">
      <w:pPr>
        <w:spacing w:line="360" w:lineRule="auto"/>
        <w:rPr>
          <w:rFonts w:ascii="Times New Roman" w:hAnsi="Times New Roman" w:cs="Times New Roman"/>
          <w:lang w:val="en-US"/>
        </w:rPr>
      </w:pPr>
    </w:p>
    <w:p w14:paraId="07BB3426" w14:textId="77777777" w:rsidR="005A42B3" w:rsidRPr="00075C3A" w:rsidRDefault="005A42B3" w:rsidP="008852F1">
      <w:pPr>
        <w:spacing w:line="360" w:lineRule="auto"/>
        <w:rPr>
          <w:rFonts w:ascii="Times New Roman" w:hAnsi="Times New Roman" w:cs="Times New Roman"/>
          <w:lang w:val="en-US"/>
        </w:rPr>
      </w:pPr>
    </w:p>
    <w:p w14:paraId="3D72145B" w14:textId="77777777" w:rsidR="005A42B3" w:rsidRPr="00075C3A" w:rsidRDefault="005A42B3" w:rsidP="008852F1">
      <w:pPr>
        <w:spacing w:line="360" w:lineRule="auto"/>
        <w:rPr>
          <w:rFonts w:ascii="Times New Roman" w:hAnsi="Times New Roman" w:cs="Times New Roman"/>
          <w:lang w:val="en-US"/>
        </w:rPr>
      </w:pPr>
    </w:p>
    <w:p w14:paraId="46BF9B63" w14:textId="77777777" w:rsidR="005A42B3" w:rsidRPr="00075C3A" w:rsidRDefault="005A42B3" w:rsidP="008852F1">
      <w:pPr>
        <w:spacing w:line="360" w:lineRule="auto"/>
        <w:rPr>
          <w:rFonts w:ascii="Times New Roman" w:hAnsi="Times New Roman" w:cs="Times New Roman"/>
          <w:lang w:val="en-US"/>
        </w:rPr>
      </w:pPr>
    </w:p>
    <w:p w14:paraId="39EB35CA" w14:textId="77777777" w:rsidR="005A42B3" w:rsidRPr="00075C3A" w:rsidRDefault="005A42B3" w:rsidP="008852F1">
      <w:pPr>
        <w:spacing w:line="360" w:lineRule="auto"/>
        <w:rPr>
          <w:rFonts w:ascii="Times New Roman" w:hAnsi="Times New Roman" w:cs="Times New Roman"/>
          <w:lang w:val="en-US"/>
        </w:rPr>
      </w:pPr>
    </w:p>
    <w:p w14:paraId="0A1068ED" w14:textId="77777777" w:rsidR="005A42B3" w:rsidRPr="00075C3A" w:rsidRDefault="005A42B3" w:rsidP="008852F1">
      <w:pPr>
        <w:spacing w:line="360" w:lineRule="auto"/>
        <w:rPr>
          <w:rFonts w:ascii="Times New Roman" w:hAnsi="Times New Roman" w:cs="Times New Roman"/>
          <w:lang w:val="en-US"/>
        </w:rPr>
      </w:pPr>
    </w:p>
    <w:p w14:paraId="41D3410C" w14:textId="77777777" w:rsidR="005A42B3" w:rsidRPr="00075C3A" w:rsidRDefault="005A42B3" w:rsidP="008852F1">
      <w:pPr>
        <w:spacing w:line="360" w:lineRule="auto"/>
        <w:rPr>
          <w:rFonts w:ascii="Times New Roman" w:hAnsi="Times New Roman" w:cs="Times New Roman"/>
          <w:lang w:val="en-US"/>
        </w:rPr>
      </w:pPr>
    </w:p>
    <w:p w14:paraId="3E3C8BDA" w14:textId="77777777" w:rsidR="005A42B3" w:rsidRPr="00075C3A" w:rsidRDefault="005A42B3" w:rsidP="008852F1">
      <w:pPr>
        <w:spacing w:line="360" w:lineRule="auto"/>
        <w:rPr>
          <w:rFonts w:ascii="Times New Roman" w:hAnsi="Times New Roman" w:cs="Times New Roman"/>
          <w:lang w:val="en-US"/>
        </w:rPr>
      </w:pPr>
    </w:p>
    <w:p w14:paraId="57EB0641" w14:textId="5EAA5DCA" w:rsidR="005A42B3" w:rsidRPr="00075C3A" w:rsidRDefault="005A42B3" w:rsidP="005A42B3">
      <w:pPr>
        <w:spacing w:line="360" w:lineRule="auto"/>
        <w:rPr>
          <w:rFonts w:ascii="Times New Roman" w:hAnsi="Times New Roman" w:cs="Times New Roman"/>
          <w:lang w:val="en-US"/>
        </w:rPr>
      </w:pPr>
      <w:proofErr w:type="gramStart"/>
      <w:r w:rsidRPr="00075C3A">
        <w:rPr>
          <w:rFonts w:ascii="Times New Roman" w:hAnsi="Times New Roman" w:cs="Times New Roman"/>
          <w:lang w:val="en-US"/>
        </w:rPr>
        <w:t>Left overs</w:t>
      </w:r>
      <w:proofErr w:type="gramEnd"/>
      <w:r w:rsidRPr="00075C3A">
        <w:rPr>
          <w:rFonts w:ascii="Times New Roman" w:hAnsi="Times New Roman" w:cs="Times New Roman"/>
          <w:lang w:val="en-US"/>
        </w:rPr>
        <w:t>:</w:t>
      </w:r>
    </w:p>
    <w:p w14:paraId="3EAB72B6" w14:textId="58EB5A10" w:rsidR="005A42B3" w:rsidRPr="00075C3A" w:rsidRDefault="005A42B3" w:rsidP="005A42B3">
      <w:pPr>
        <w:spacing w:line="360" w:lineRule="auto"/>
        <w:rPr>
          <w:rFonts w:ascii="Times New Roman" w:hAnsi="Times New Roman" w:cs="Times New Roman"/>
          <w:lang w:val="en-US"/>
        </w:rPr>
      </w:pPr>
      <w:r w:rsidRPr="00075C3A">
        <w:rPr>
          <w:rFonts w:ascii="Times New Roman" w:hAnsi="Times New Roman" w:cs="Times New Roman"/>
          <w:lang w:val="en-US"/>
        </w:rPr>
        <w:t>“Seasons are periods of the year that are marked by distinct weather and light patterns”. Seasonal changes in ecosystems are mostly driven by physical changes in the environment and are especially pronounced in higher latitude ecosystems (REF).  These changes influence the biota of the ecosystems depending on season. In sub-arctic ecosystems light is the dominant driver for this seasonality (REF). Seasonality can affect species composition in an ecosystem as, for instance, spawning migration can lead to a temporal invasion of species not occurring at other species.</w:t>
      </w:r>
    </w:p>
    <w:p w14:paraId="525C8A54" w14:textId="77777777" w:rsidR="005A42B3" w:rsidRPr="00075C3A" w:rsidRDefault="005A42B3" w:rsidP="005A42B3">
      <w:pPr>
        <w:spacing w:line="360" w:lineRule="auto"/>
        <w:rPr>
          <w:rFonts w:ascii="Times New Roman" w:hAnsi="Times New Roman" w:cs="Times New Roman"/>
          <w:lang w:val="en-US"/>
        </w:rPr>
      </w:pPr>
      <w:r w:rsidRPr="00075C3A">
        <w:rPr>
          <w:rFonts w:ascii="Times New Roman" w:hAnsi="Times New Roman" w:cs="Times New Roman"/>
          <w:lang w:val="en-US"/>
        </w:rPr>
        <w:t xml:space="preserve">-Marine organisms shows a range of life-history strategies depending on trophic level, lifespan and species </w:t>
      </w:r>
    </w:p>
    <w:p w14:paraId="4333AD07" w14:textId="77777777" w:rsidR="005A42B3" w:rsidRPr="00075C3A" w:rsidRDefault="005A42B3" w:rsidP="005A42B3">
      <w:pPr>
        <w:spacing w:line="360" w:lineRule="auto"/>
        <w:rPr>
          <w:rFonts w:ascii="Times New Roman" w:hAnsi="Times New Roman" w:cs="Times New Roman"/>
          <w:lang w:val="en-US"/>
        </w:rPr>
      </w:pPr>
      <w:r w:rsidRPr="00075C3A">
        <w:rPr>
          <w:rFonts w:ascii="Times New Roman" w:hAnsi="Times New Roman" w:cs="Times New Roman"/>
          <w:lang w:val="en-US"/>
        </w:rPr>
        <w:t>-Algal bloom, increased availability of food for newly hatched larvae.</w:t>
      </w:r>
    </w:p>
    <w:p w14:paraId="3081D0B1" w14:textId="77777777" w:rsidR="005A42B3" w:rsidRPr="00075C3A" w:rsidRDefault="005A42B3" w:rsidP="005A42B3">
      <w:pPr>
        <w:spacing w:line="360" w:lineRule="auto"/>
        <w:rPr>
          <w:rFonts w:ascii="Times New Roman" w:hAnsi="Times New Roman" w:cs="Times New Roman"/>
          <w:lang w:val="en-US"/>
        </w:rPr>
      </w:pPr>
      <w:proofErr w:type="gramStart"/>
      <w:r w:rsidRPr="00075C3A">
        <w:rPr>
          <w:rFonts w:ascii="Times New Roman" w:hAnsi="Times New Roman" w:cs="Times New Roman"/>
          <w:lang w:val="en-US"/>
        </w:rPr>
        <w:t>-“</w:t>
      </w:r>
      <w:proofErr w:type="gramEnd"/>
      <w:r w:rsidRPr="00075C3A">
        <w:rPr>
          <w:rFonts w:ascii="Times New Roman" w:hAnsi="Times New Roman" w:cs="Times New Roman"/>
          <w:lang w:val="en-US"/>
        </w:rPr>
        <w:t xml:space="preserve">The marine biome experiences a large amount of variability in terms of species composition and environmental conditions that exist there” </w:t>
      </w:r>
    </w:p>
    <w:p w14:paraId="7E50238A" w14:textId="77777777" w:rsidR="005A42B3" w:rsidRPr="00075C3A" w:rsidRDefault="005A42B3" w:rsidP="008852F1">
      <w:pPr>
        <w:spacing w:line="360" w:lineRule="auto"/>
        <w:rPr>
          <w:rFonts w:ascii="Times New Roman" w:hAnsi="Times New Roman" w:cs="Times New Roman"/>
          <w:lang w:val="en-US"/>
        </w:rPr>
      </w:pPr>
    </w:p>
    <w:p w14:paraId="6668AE8A" w14:textId="77777777" w:rsidR="005A42B3" w:rsidRPr="00075C3A" w:rsidRDefault="005A42B3" w:rsidP="008852F1">
      <w:pPr>
        <w:spacing w:line="360" w:lineRule="auto"/>
        <w:rPr>
          <w:rFonts w:ascii="Times New Roman" w:hAnsi="Times New Roman" w:cs="Times New Roman"/>
          <w:lang w:val="en-US"/>
        </w:rPr>
      </w:pPr>
    </w:p>
    <w:sectPr w:rsidR="005A42B3" w:rsidRPr="00075C3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Westgaard, Jon-Ivar" w:date="2024-04-18T06:55:00Z" w:initials="WJI">
    <w:p w14:paraId="19C53575" w14:textId="77777777" w:rsidR="000E7B89" w:rsidRDefault="000E7B89" w:rsidP="00DF05A1">
      <w:pPr>
        <w:pStyle w:val="CommentText"/>
      </w:pPr>
      <w:r>
        <w:rPr>
          <w:rStyle w:val="CommentReference"/>
        </w:rPr>
        <w:annotationRef/>
      </w:r>
      <w:r>
        <w:t>Gledis, can you fill 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9C5357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CB4275" w16cex:dateUtc="2024-04-18T04: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9C53575" w16cid:durableId="29CB42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AF4356"/>
    <w:multiLevelType w:val="hybridMultilevel"/>
    <w:tmpl w:val="E280D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53584713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Westgaard, Jon-Ivar">
    <w15:presenceInfo w15:providerId="AD" w15:userId="S::jonivar@hi.no::e2aaed18-8e65-44aa-b57e-a2a4194f97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8"/>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CES J Marine Sci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zptdwt2esf6e0z05petavda2v25wfwsx9&quot;&gt;JIWEs EndNote Library-Saved-Converted&lt;record-ids&gt;&lt;item&gt;1432&lt;/item&gt;&lt;item&gt;1531&lt;/item&gt;&lt;item&gt;1532&lt;/item&gt;&lt;item&gt;1583&lt;/item&gt;&lt;item&gt;1675&lt;/item&gt;&lt;item&gt;1676&lt;/item&gt;&lt;item&gt;1677&lt;/item&gt;&lt;item&gt;1678&lt;/item&gt;&lt;item&gt;1679&lt;/item&gt;&lt;item&gt;1680&lt;/item&gt;&lt;item&gt;1682&lt;/item&gt;&lt;/record-ids&gt;&lt;/item&gt;&lt;/Libraries&gt;"/>
  </w:docVars>
  <w:rsids>
    <w:rsidRoot w:val="008852F1"/>
    <w:rsid w:val="00001C78"/>
    <w:rsid w:val="000252D1"/>
    <w:rsid w:val="00044739"/>
    <w:rsid w:val="00075C3A"/>
    <w:rsid w:val="00086B8C"/>
    <w:rsid w:val="000D61F9"/>
    <w:rsid w:val="000E7B89"/>
    <w:rsid w:val="000F23F1"/>
    <w:rsid w:val="00115D51"/>
    <w:rsid w:val="00135CF3"/>
    <w:rsid w:val="00150451"/>
    <w:rsid w:val="0020792B"/>
    <w:rsid w:val="0026087F"/>
    <w:rsid w:val="002864C9"/>
    <w:rsid w:val="002A2F5A"/>
    <w:rsid w:val="002C3494"/>
    <w:rsid w:val="002D6701"/>
    <w:rsid w:val="002F5E69"/>
    <w:rsid w:val="002F6FCF"/>
    <w:rsid w:val="00380151"/>
    <w:rsid w:val="0039190D"/>
    <w:rsid w:val="003948E3"/>
    <w:rsid w:val="00403C32"/>
    <w:rsid w:val="00422BC8"/>
    <w:rsid w:val="00451475"/>
    <w:rsid w:val="004D42BA"/>
    <w:rsid w:val="004D756C"/>
    <w:rsid w:val="004E4144"/>
    <w:rsid w:val="0053053E"/>
    <w:rsid w:val="005843CA"/>
    <w:rsid w:val="00597C23"/>
    <w:rsid w:val="005A42B3"/>
    <w:rsid w:val="005E2282"/>
    <w:rsid w:val="00612CBD"/>
    <w:rsid w:val="00616487"/>
    <w:rsid w:val="006410CD"/>
    <w:rsid w:val="0064264E"/>
    <w:rsid w:val="00692BA9"/>
    <w:rsid w:val="006D6881"/>
    <w:rsid w:val="006E6C24"/>
    <w:rsid w:val="006F2BA9"/>
    <w:rsid w:val="00761506"/>
    <w:rsid w:val="007B15D8"/>
    <w:rsid w:val="007C4ADB"/>
    <w:rsid w:val="00804E91"/>
    <w:rsid w:val="00847A4B"/>
    <w:rsid w:val="008852F1"/>
    <w:rsid w:val="008D36A0"/>
    <w:rsid w:val="008F7824"/>
    <w:rsid w:val="00910E5C"/>
    <w:rsid w:val="00912209"/>
    <w:rsid w:val="00912E59"/>
    <w:rsid w:val="009B0549"/>
    <w:rsid w:val="009B173A"/>
    <w:rsid w:val="009C3327"/>
    <w:rsid w:val="00A12BA9"/>
    <w:rsid w:val="00A24B8E"/>
    <w:rsid w:val="00A30C9A"/>
    <w:rsid w:val="00A31D10"/>
    <w:rsid w:val="00A96055"/>
    <w:rsid w:val="00B05065"/>
    <w:rsid w:val="00B15CB6"/>
    <w:rsid w:val="00B22788"/>
    <w:rsid w:val="00B40C82"/>
    <w:rsid w:val="00B71C82"/>
    <w:rsid w:val="00B9407E"/>
    <w:rsid w:val="00BB4F5F"/>
    <w:rsid w:val="00C10006"/>
    <w:rsid w:val="00C16AE4"/>
    <w:rsid w:val="00C2651C"/>
    <w:rsid w:val="00C32781"/>
    <w:rsid w:val="00C37026"/>
    <w:rsid w:val="00C45E7C"/>
    <w:rsid w:val="00C6569F"/>
    <w:rsid w:val="00C8785C"/>
    <w:rsid w:val="00C916CB"/>
    <w:rsid w:val="00C967CA"/>
    <w:rsid w:val="00CE1130"/>
    <w:rsid w:val="00CF6868"/>
    <w:rsid w:val="00D32D88"/>
    <w:rsid w:val="00D84813"/>
    <w:rsid w:val="00DA580E"/>
    <w:rsid w:val="00DB07B3"/>
    <w:rsid w:val="00DB447F"/>
    <w:rsid w:val="00DC3ABC"/>
    <w:rsid w:val="00DF1288"/>
    <w:rsid w:val="00E36021"/>
    <w:rsid w:val="00E754DD"/>
    <w:rsid w:val="00E92AD3"/>
    <w:rsid w:val="00F4068B"/>
    <w:rsid w:val="00F57753"/>
    <w:rsid w:val="00F82ACE"/>
    <w:rsid w:val="00FA3A6A"/>
    <w:rsid w:val="00FC13C5"/>
    <w:rsid w:val="00FC620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9DDBD"/>
  <w15:chartTrackingRefBased/>
  <w15:docId w15:val="{D7D12AD9-E897-42AF-B5DC-472D0F34C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E92AD3"/>
    <w:pPr>
      <w:spacing w:after="0" w:line="360" w:lineRule="auto"/>
      <w:jc w:val="both"/>
    </w:pPr>
    <w:rPr>
      <w:rFonts w:ascii="Times New Roman" w:eastAsia="Arial Unicode MS" w:hAnsi="Times New Roman" w:cs="Arial Unicode MS"/>
      <w:color w:val="000000"/>
      <w:kern w:val="0"/>
      <w:lang w:val="en-US" w:eastAsia="zh-CN"/>
      <w14:textOutline w14:w="12700" w14:cap="flat" w14:cmpd="sng" w14:algn="ctr">
        <w14:noFill/>
        <w14:prstDash w14:val="solid"/>
        <w14:miter w14:lim="100000"/>
      </w14:textOutline>
      <w14:ligatures w14:val="none"/>
    </w:rPr>
  </w:style>
  <w:style w:type="paragraph" w:customStyle="1" w:styleId="EndNoteBibliographyTitle">
    <w:name w:val="EndNote Bibliography Title"/>
    <w:basedOn w:val="Normal"/>
    <w:link w:val="EndNoteBibliographyTitleChar"/>
    <w:rsid w:val="006410C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410CD"/>
    <w:rPr>
      <w:rFonts w:ascii="Calibri" w:hAnsi="Calibri" w:cs="Calibri"/>
      <w:noProof/>
      <w:lang w:val="en-US"/>
    </w:rPr>
  </w:style>
  <w:style w:type="paragraph" w:customStyle="1" w:styleId="EndNoteBibliography">
    <w:name w:val="EndNote Bibliography"/>
    <w:basedOn w:val="Normal"/>
    <w:link w:val="EndNoteBibliographyChar"/>
    <w:rsid w:val="006410C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410CD"/>
    <w:rPr>
      <w:rFonts w:ascii="Calibri" w:hAnsi="Calibri" w:cs="Calibri"/>
      <w:noProof/>
      <w:lang w:val="en-US"/>
    </w:rPr>
  </w:style>
  <w:style w:type="paragraph" w:styleId="ListParagraph">
    <w:name w:val="List Paragraph"/>
    <w:basedOn w:val="Normal"/>
    <w:uiPriority w:val="34"/>
    <w:qFormat/>
    <w:rsid w:val="007C4ADB"/>
    <w:pPr>
      <w:ind w:left="720"/>
      <w:contextualSpacing/>
    </w:pPr>
  </w:style>
  <w:style w:type="character" w:styleId="CommentReference">
    <w:name w:val="annotation reference"/>
    <w:basedOn w:val="DefaultParagraphFont"/>
    <w:uiPriority w:val="99"/>
    <w:semiHidden/>
    <w:unhideWhenUsed/>
    <w:rsid w:val="000E7B89"/>
    <w:rPr>
      <w:sz w:val="16"/>
      <w:szCs w:val="16"/>
    </w:rPr>
  </w:style>
  <w:style w:type="paragraph" w:styleId="CommentText">
    <w:name w:val="annotation text"/>
    <w:basedOn w:val="Normal"/>
    <w:link w:val="CommentTextChar"/>
    <w:uiPriority w:val="99"/>
    <w:unhideWhenUsed/>
    <w:rsid w:val="000E7B89"/>
    <w:pPr>
      <w:spacing w:line="240" w:lineRule="auto"/>
    </w:pPr>
    <w:rPr>
      <w:sz w:val="20"/>
      <w:szCs w:val="20"/>
    </w:rPr>
  </w:style>
  <w:style w:type="character" w:customStyle="1" w:styleId="CommentTextChar">
    <w:name w:val="Comment Text Char"/>
    <w:basedOn w:val="DefaultParagraphFont"/>
    <w:link w:val="CommentText"/>
    <w:uiPriority w:val="99"/>
    <w:rsid w:val="000E7B89"/>
    <w:rPr>
      <w:sz w:val="20"/>
      <w:szCs w:val="20"/>
    </w:rPr>
  </w:style>
  <w:style w:type="paragraph" w:styleId="CommentSubject">
    <w:name w:val="annotation subject"/>
    <w:basedOn w:val="CommentText"/>
    <w:next w:val="CommentText"/>
    <w:link w:val="CommentSubjectChar"/>
    <w:uiPriority w:val="99"/>
    <w:semiHidden/>
    <w:unhideWhenUsed/>
    <w:rsid w:val="000E7B89"/>
    <w:rPr>
      <w:b/>
      <w:bCs/>
    </w:rPr>
  </w:style>
  <w:style w:type="character" w:customStyle="1" w:styleId="CommentSubjectChar">
    <w:name w:val="Comment Subject Char"/>
    <w:basedOn w:val="CommentTextChar"/>
    <w:link w:val="CommentSubject"/>
    <w:uiPriority w:val="99"/>
    <w:semiHidden/>
    <w:rsid w:val="000E7B8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8035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jp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7</TotalTime>
  <Pages>10</Pages>
  <Words>3094</Words>
  <Characters>1763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tgaard, Jon-Ivar</dc:creator>
  <cp:keywords/>
  <dc:description/>
  <cp:lastModifiedBy>Gledis Guri</cp:lastModifiedBy>
  <cp:revision>14</cp:revision>
  <dcterms:created xsi:type="dcterms:W3CDTF">2024-06-04T05:16:00Z</dcterms:created>
  <dcterms:modified xsi:type="dcterms:W3CDTF">2025-02-12T00:16:00Z</dcterms:modified>
</cp:coreProperties>
</file>